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Pr="005203CF" w:rsidRDefault="00A64338" w:rsidP="005203CF">
      <w:pPr>
        <w:spacing w:after="240" w:line="360" w:lineRule="auto"/>
        <w:jc w:val="center"/>
        <w:rPr>
          <w:rFonts w:ascii="Arial" w:eastAsia="Arial" w:hAnsi="Arial" w:cs="Arial"/>
          <w:color w:val="000000" w:themeColor="text1"/>
        </w:rPr>
      </w:pPr>
      <w:bookmarkStart w:id="0" w:name="_Hlk85110545"/>
      <w:r w:rsidRPr="005203CF">
        <w:rPr>
          <w:rFonts w:ascii="Arial" w:eastAsia="Arial" w:hAnsi="Arial" w:cs="Arial"/>
          <w:b/>
          <w:bCs/>
          <w:color w:val="000000" w:themeColor="text1"/>
        </w:rPr>
        <w:t>Oo-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0F619E" w:rsidRPr="005203CF">
        <w:rPr>
          <w:rFonts w:ascii="Arial" w:eastAsia="Arial" w:hAnsi="Arial" w:cs="Arial"/>
          <w:b/>
          <w:bCs/>
          <w:color w:val="000000" w:themeColor="text1"/>
        </w:rPr>
        <w:t>Dashboard</w:t>
      </w:r>
      <w:r w:rsidR="00AA20CC" w:rsidRPr="005203CF">
        <w:rPr>
          <w:rFonts w:ascii="Arial" w:eastAsia="Arial" w:hAnsi="Arial" w:cs="Arial"/>
          <w:b/>
          <w:bCs/>
          <w:color w:val="000000" w:themeColor="text1"/>
        </w:rPr>
        <w:t xml:space="preserve"> to visualize gene expression in the </w:t>
      </w:r>
      <w:r w:rsidR="00AA20CC" w:rsidRPr="005203CF">
        <w:rPr>
          <w:rFonts w:ascii="Arial" w:eastAsia="Arial" w:hAnsi="Arial" w:cs="Arial"/>
          <w:b/>
          <w:bCs/>
          <w:i/>
          <w:iCs/>
          <w:color w:val="000000" w:themeColor="text1"/>
        </w:rPr>
        <w:t>Drosophila</w:t>
      </w:r>
      <w:r w:rsidR="00AA20CC" w:rsidRPr="005203CF">
        <w:rPr>
          <w:rFonts w:ascii="Arial" w:eastAsia="Arial" w:hAnsi="Arial" w:cs="Arial"/>
          <w:b/>
          <w:bCs/>
          <w:color w:val="000000" w:themeColor="text1"/>
        </w:rPr>
        <w:t xml:space="preserve"> germarium</w:t>
      </w:r>
    </w:p>
    <w:bookmarkEnd w:id="0"/>
    <w:p w14:paraId="65C8F3C4" w14:textId="68452A9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 xml:space="preserve"> 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84125A">
        <w:rPr>
          <w:rFonts w:ascii="Arial" w:eastAsia="Arial" w:hAnsi="Arial" w:cs="Arial"/>
          <w:color w:val="000000" w:themeColor="text1"/>
        </w:rPr>
        <w:t xml:space="preserve"> 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48AA3B31"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color w:val="201F1E"/>
          <w:bdr w:val="none" w:sz="0" w:space="0" w:color="auto" w:frame="1"/>
          <w:shd w:val="clear" w:color="auto" w:fill="FFFFFF"/>
          <w:vertAlign w:val="superscript"/>
        </w:rPr>
        <w:t>#</w:t>
      </w:r>
      <w:r w:rsidRPr="005203CF">
        <w:rPr>
          <w:rFonts w:ascii="Arial" w:hAnsi="Arial" w:cs="Arial"/>
          <w:color w:val="201F1E"/>
          <w:bdr w:val="none" w:sz="0" w:space="0" w:color="auto" w:frame="1"/>
          <w:shd w:val="clear" w:color="auto" w:fill="FFFFFF"/>
        </w:rPr>
        <w:t>Current Address:</w:t>
      </w:r>
      <w:r w:rsidRPr="005203CF">
        <w:rPr>
          <w:rFonts w:ascii="Arial" w:hAnsi="Arial" w:cs="Arial"/>
          <w:vertAlign w:val="superscript"/>
        </w:rPr>
        <w:t xml:space="preserve"> 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6C4D1F2A"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sc</w:t>
      </w:r>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r w:rsidR="00E90E3E" w:rsidRPr="005203CF">
        <w:rPr>
          <w:rFonts w:ascii="Arial" w:eastAsia="Arial" w:hAnsi="Arial" w:cs="Arial"/>
          <w:color w:val="000000" w:themeColor="text1"/>
        </w:rPr>
        <w:t>Oo-site</w:t>
      </w:r>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r w:rsidR="00E52D4B" w:rsidRPr="005203CF">
        <w:rPr>
          <w:rFonts w:ascii="Arial" w:eastAsia="Arial" w:hAnsi="Arial" w:cs="Arial"/>
          <w:color w:val="000000" w:themeColor="text1"/>
        </w:rPr>
        <w:t>scRNA-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and </w:t>
      </w:r>
      <w:r w:rsidR="003B0C15" w:rsidRPr="005203CF">
        <w:rPr>
          <w:rFonts w:ascii="Arial" w:eastAsia="Arial" w:hAnsi="Arial" w:cs="Arial"/>
          <w:color w:val="000000" w:themeColor="text1"/>
        </w:rPr>
        <w:t xml:space="preserve">also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6B80AA33" w:rsidR="00DA6254" w:rsidRPr="005203CF" w:rsidRDefault="4B0A7250" w:rsidP="005203CF">
      <w:pPr>
        <w:spacing w:after="0" w:line="360" w:lineRule="auto"/>
        <w:jc w:val="both"/>
        <w:rPr>
          <w:rFonts w:ascii="Arial" w:eastAsia="Arial" w:hAnsi="Arial" w:cs="Arial"/>
          <w:color w:val="000000" w:themeColor="text1"/>
        </w:rPr>
      </w:pPr>
      <w:commentRangeStart w:id="1"/>
      <w:r w:rsidRPr="005203CF">
        <w:rPr>
          <w:rFonts w:ascii="Arial" w:eastAsia="Arial" w:hAnsi="Arial" w:cs="Arial"/>
          <w:color w:val="000000" w:themeColor="text1"/>
        </w:rPr>
        <w:t xml:space="preserve">The </w:t>
      </w:r>
      <w:commentRangeEnd w:id="1"/>
      <w:r w:rsidR="00E90E3E">
        <w:rPr>
          <w:rStyle w:val="CommentReference"/>
        </w:rPr>
        <w:commentReference w:id="1"/>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sidRPr="005203CF">
        <w:rPr>
          <w:rFonts w:ascii="Arial" w:eastAsia="Arial" w:hAnsi="Arial" w:cs="Arial"/>
          <w:color w:val="000000" w:themeColor="text1"/>
        </w:rPr>
        <w:fldChar w:fldCharType="separate"/>
      </w:r>
      <w:r w:rsidR="00FB75E5" w:rsidRPr="005203CF">
        <w:rPr>
          <w:rFonts w:ascii="Arial" w:hAnsi="Arial" w:cs="Arial"/>
        </w:rPr>
        <w:t>(Lehmann 2012; Spradling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sidRPr="005203CF">
        <w:rPr>
          <w:rFonts w:ascii="Arial" w:eastAsia="Arial" w:hAnsi="Arial" w:cs="Arial"/>
          <w:color w:val="000000" w:themeColor="text1"/>
        </w:rPr>
        <w:fldChar w:fldCharType="separate"/>
      </w:r>
      <w:r w:rsidR="00016CA1" w:rsidRPr="005203CF">
        <w:rPr>
          <w:rFonts w:ascii="Arial" w:hAnsi="Arial" w:cs="Arial"/>
          <w:szCs w:val="24"/>
        </w:rPr>
        <w:t>(Schüpbach 1987; Roth 2001; Xie and Spradling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lastRenderedPageBreak/>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nCitation Key: dansereauDevelopmentGermlineStem2008","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sidRPr="005203CF">
        <w:rPr>
          <w:rFonts w:ascii="Arial" w:eastAsia="Arial" w:hAnsi="Arial" w:cs="Arial"/>
          <w:color w:val="000000" w:themeColor="text1"/>
        </w:rPr>
        <w:fldChar w:fldCharType="separate"/>
      </w:r>
      <w:r w:rsidR="00865E56" w:rsidRPr="005203CF">
        <w:rPr>
          <w:rFonts w:ascii="Arial" w:hAnsi="Arial" w:cs="Arial"/>
        </w:rPr>
        <w:t>(Xie and Spradling 1998; Dansereau and Lasko 2008; Lehmann 2012)</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016CA1" w:rsidRPr="005203CF">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McKearin and Ohlstein 1995; Chen and McKearin 2003b;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spectrosome (Figure </w:t>
      </w:r>
      <w:r w:rsidR="009F5CD2" w:rsidRPr="005203CF">
        <w:rPr>
          <w:rFonts w:ascii="Arial" w:eastAsia="Arial" w:hAnsi="Arial" w:cs="Arial"/>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De Cuevas and Spradling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which are marked by an extended structure called the fusome</w:t>
      </w:r>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865E56" w:rsidRPr="005203CF">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De Cuevas and Spradling 1998; Chen and McKearin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Carpenter 1975; J. Huynh and St Johnston 2000; J.-R. Huynh and St Johnston 2004; Theurkauf et al. 1993; Navarro, Lehmann, and Morris 2001)</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sidRPr="005203CF">
        <w:rPr>
          <w:rFonts w:ascii="Arial" w:eastAsia="Arial" w:hAnsi="Arial" w:cs="Arial"/>
          <w:color w:val="000000" w:themeColor="text1"/>
        </w:rPr>
        <w:fldChar w:fldCharType="separate"/>
      </w:r>
      <w:r w:rsidR="00145C81" w:rsidRPr="005203CF">
        <w:rPr>
          <w:rFonts w:ascii="Arial" w:hAnsi="Arial" w:cs="Arial"/>
        </w:rPr>
        <w:t>(Narbonne-Reveau et al. 2006; Xie and Spradling 2000; Forbes et al. 1996)</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J. Huynh and St Johnston 2000; Narbonne-Reveau et al. 2006)</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6EF48F02"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2" w:author="Elliot Martin" w:date="2022-01-24T15:03:00Z">
        <w:r w:rsidR="0010691B">
          <w:rPr>
            <w:rFonts w:ascii="Arial" w:eastAsia="Arial" w:hAnsi="Arial" w:cs="Arial"/>
            <w:color w:val="000000" w:themeColor="text1"/>
          </w:rPr>
          <w:t>B</w:t>
        </w:r>
        <w:r w:rsidR="0010691B">
          <w:rPr>
            <w:rFonts w:ascii="Arial" w:eastAsia="Arial" w:hAnsi="Arial" w:cs="Arial"/>
            <w:color w:val="000000" w:themeColor="text1"/>
          </w:rPr>
          <w:t>eginning in</w:t>
        </w:r>
        <w:r w:rsidR="0010691B" w:rsidRPr="005203CF">
          <w:rPr>
            <w:rFonts w:ascii="Arial" w:eastAsia="Arial" w:hAnsi="Arial" w:cs="Arial"/>
            <w:color w:val="000000" w:themeColor="text1"/>
          </w:rPr>
          <w:t xml:space="preserve"> </w:t>
        </w:r>
        <w:r w:rsidR="0010691B" w:rsidRPr="005203CF">
          <w:rPr>
            <w:rFonts w:ascii="Arial" w:eastAsia="Arial" w:hAnsi="Arial" w:cs="Arial"/>
            <w:color w:val="000000" w:themeColor="text1"/>
          </w:rPr>
          <w:t>CBs</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is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4356" w:rsidRPr="005203CF">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C30721" w:rsidRPr="005203CF">
        <w:rPr>
          <w:rFonts w:ascii="Arial" w:hAnsi="Arial" w:cs="Arial"/>
        </w:rPr>
        <w:t>(Li et al. 2009; Carreira-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Hinnan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r w:rsidR="00BC57D1" w:rsidRPr="005203CF">
        <w:rPr>
          <w:rFonts w:ascii="Arial" w:eastAsia="Arial" w:hAnsi="Arial" w:cs="Arial"/>
          <w:color w:val="000000" w:themeColor="text1"/>
        </w:rPr>
        <w:t xml:space="preserve">the </w:t>
      </w:r>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nCitation Key: mercerDynamicRegulationMRNA2021","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sidRPr="005203CF">
        <w:rPr>
          <w:rFonts w:ascii="Arial" w:eastAsia="Arial" w:hAnsi="Arial" w:cs="Arial"/>
          <w:color w:val="000000" w:themeColor="text1"/>
        </w:rPr>
        <w:fldChar w:fldCharType="separate"/>
      </w:r>
      <w:r w:rsidR="00EE0497" w:rsidRPr="005203CF">
        <w:rPr>
          <w:rFonts w:ascii="Arial" w:hAnsi="Arial" w:cs="Arial"/>
        </w:rPr>
        <w:t>(Slaidina and Lehmann 2014; Carreira-Rosario et al. 2016; Mercer et al. 2021)</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751C68E7"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Schüpbach 1987; Roth 2001; Xie and Spradling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sidRPr="005203CF">
        <w:rPr>
          <w:rFonts w:ascii="Arial" w:eastAsia="Arial" w:hAnsi="Arial" w:cs="Arial"/>
          <w:color w:val="000000" w:themeColor="text1"/>
        </w:rPr>
        <w:fldChar w:fldCharType="separate"/>
      </w:r>
      <w:r w:rsidR="00322A91" w:rsidRPr="005203CF">
        <w:rPr>
          <w:rFonts w:ascii="Arial" w:hAnsi="Arial" w:cs="Arial"/>
        </w:rPr>
        <w:t>(Decotto and Spradling 2005;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w:t>
      </w:r>
      <w:r w:rsidR="000E0EF8" w:rsidRPr="005203CF">
        <w:rPr>
          <w:rFonts w:ascii="Arial" w:eastAsia="Arial" w:hAnsi="Arial" w:cs="Arial"/>
          <w:color w:val="000000" w:themeColor="text1"/>
        </w:rPr>
        <w:lastRenderedPageBreak/>
        <w:t xml:space="preserve">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Upadhyay et al. 2016; Shi et al. 2021; Kirilly, Wang, and Xi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sidRPr="005203CF">
        <w:rPr>
          <w:rFonts w:ascii="Arial" w:eastAsia="Arial" w:hAnsi="Arial" w:cs="Arial"/>
          <w:color w:val="000000" w:themeColor="text1"/>
        </w:rPr>
        <w:fldChar w:fldCharType="separate"/>
      </w:r>
      <w:r w:rsidR="0011241E" w:rsidRPr="005203CF">
        <w:rPr>
          <w:rFonts w:ascii="Arial" w:hAnsi="Arial" w:cs="Arial"/>
        </w:rPr>
        <w:t>(Nystul and Spradling 2010; Margolis and Spradling 1995)</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sidRPr="005203CF">
        <w:rPr>
          <w:rFonts w:ascii="Arial" w:eastAsia="Arial" w:hAnsi="Arial" w:cs="Arial"/>
          <w:color w:val="000000" w:themeColor="text1"/>
        </w:rPr>
        <w:fldChar w:fldCharType="separate"/>
      </w:r>
      <w:r w:rsidR="00142685" w:rsidRPr="005203CF">
        <w:rPr>
          <w:rFonts w:ascii="Arial" w:hAnsi="Arial" w:cs="Arial"/>
        </w:rPr>
        <w:t>(Margolis and Spradling 1995; Nystul and Spradling 2010)</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w:t>
      </w:r>
      <w:r w:rsidR="00926556">
        <w:rPr>
          <w:rFonts w:ascii="Arial" w:eastAsia="Arial" w:hAnsi="Arial" w:cs="Arial"/>
          <w:color w:val="000000" w:themeColor="text1"/>
        </w:rPr>
        <w:t xml:space="preserve"> (</w:t>
      </w:r>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49D24C65"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s</w:t>
      </w:r>
      <w:r w:rsidR="00E52D4B" w:rsidRPr="005203CF">
        <w:rPr>
          <w:rFonts w:ascii="Arial" w:eastAsia="Arial" w:hAnsi="Arial" w:cs="Arial"/>
          <w:color w:val="000000" w:themeColor="text1"/>
        </w:rPr>
        <w:t>cRNA-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3421551E"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E52D4B" w:rsidRPr="005203CF">
        <w:rPr>
          <w:rFonts w:ascii="Arial" w:eastAsia="Arial" w:hAnsi="Arial" w:cs="Arial"/>
          <w:color w:val="000000" w:themeColor="text1"/>
        </w:rPr>
        <w:t>scRNA-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 xml:space="preserve">o-site which integrates </w:t>
      </w:r>
      <w:r w:rsidR="00E52D4B" w:rsidRPr="005203CF">
        <w:rPr>
          <w:rFonts w:ascii="Arial" w:eastAsia="Arial" w:hAnsi="Arial" w:cs="Arial"/>
          <w:color w:val="000000" w:themeColor="text1"/>
        </w:rPr>
        <w:t>scRNA-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2B372A3D"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and discussion</w:t>
      </w:r>
    </w:p>
    <w:p w14:paraId="1D2FC2D1" w14:textId="3597A3BF"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bulk-, sc</w:t>
      </w:r>
      <w:r w:rsidR="003103D7" w:rsidRPr="005203CF">
        <w:rPr>
          <w:rFonts w:ascii="Arial" w:eastAsia="Arial" w:hAnsi="Arial" w:cs="Arial"/>
          <w:color w:val="000000" w:themeColor="text1"/>
        </w:rPr>
        <w:t>RNA</w:t>
      </w:r>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r w:rsidR="00E52D4B" w:rsidRPr="005203CF">
        <w:rPr>
          <w:rFonts w:ascii="Arial" w:eastAsia="Arial" w:hAnsi="Arial" w:cs="Arial"/>
          <w:color w:val="000000" w:themeColor="text1"/>
        </w:rPr>
        <w:t>scRNA-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lastRenderedPageBreak/>
        <w:fldChar w:fldCharType="begin"/>
      </w:r>
      <w:r w:rsidR="00D335D8">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1FF06FD1" w:rsidR="4B0A7250" w:rsidRPr="005203CF" w:rsidRDefault="00A64338"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Oo-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r w:rsidR="00E52D4B" w:rsidRPr="005203CF">
        <w:rPr>
          <w:rFonts w:ascii="Arial" w:eastAsia="Arial" w:hAnsi="Arial" w:cs="Arial"/>
          <w:color w:val="000000" w:themeColor="text1"/>
        </w:rPr>
        <w:t>scRNA-seq</w:t>
      </w:r>
      <w:r w:rsidR="3D946D3F" w:rsidRPr="005203CF">
        <w:rPr>
          <w:rFonts w:ascii="Arial" w:eastAsia="Arial" w:hAnsi="Arial" w:cs="Arial"/>
          <w:color w:val="000000" w:themeColor="text1"/>
        </w:rPr>
        <w:t xml:space="preserve"> data</w:t>
      </w:r>
      <w:ins w:id="3"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4" w:author="Elliot Martin" w:date="2022-01-24T14:25:00Z">
        <w:r w:rsidR="00D335D8">
          <w:rPr>
            <w:rFonts w:ascii="Arial" w:eastAsia="Arial" w:hAnsi="Arial" w:cs="Arial"/>
            <w:color w:val="000000" w:themeColor="text1"/>
          </w:rPr>
          <w:t xml:space="preserve">Additionally, we have integrated scRNA-seq expression data for genes that cluster in somatic cell populations that reside in the germarium </w:t>
        </w:r>
        <w:r w:rsidR="00D335D8">
          <w:rPr>
            <w:rFonts w:ascii="Arial" w:eastAsia="Arial" w:hAnsi="Arial" w:cs="Arial"/>
            <w:color w:val="000000" w:themeColor="text1"/>
          </w:rPr>
          <w:fldChar w:fldCharType="begin"/>
        </w:r>
      </w:ins>
      <w:r w:rsidR="00D335D8">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5"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6"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however, this work focuses on germline cells</w:t>
        </w:r>
      </w:ins>
      <w:ins w:id="7" w:author="Elliot Martin" w:date="2022-01-24T14:26: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8" w:author="Elliot Martin" w:date="2022-01-24T14:25:00Z">
        <w:r w:rsidR="00D335D8">
          <w:rPr>
            <w:rFonts w:ascii="Arial" w:eastAsia="Arial" w:hAnsi="Arial" w:cs="Arial"/>
            <w:color w:val="000000" w:themeColor="text1"/>
          </w:rPr>
          <w:t>.</w:t>
        </w:r>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r w:rsidRPr="005203CF">
        <w:rPr>
          <w:rFonts w:ascii="Arial" w:eastAsia="Arial" w:hAnsi="Arial" w:cs="Arial"/>
          <w:color w:val="000000" w:themeColor="text1"/>
        </w:rPr>
        <w:t>Oo-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05FEAD62"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r w:rsidR="002617E2" w:rsidRPr="005203CF">
        <w:rPr>
          <w:rFonts w:ascii="Arial" w:eastAsia="Arial" w:hAnsi="Arial" w:cs="Arial"/>
          <w:color w:val="000000" w:themeColor="text1"/>
        </w:rPr>
        <w:t>Oo-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to the GSC and CB data from Wilcockson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ilcockson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ilcockson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6616DE1F"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mRNAseq to </w:t>
      </w:r>
      <w:r w:rsidR="00E52D4B" w:rsidRPr="005203CF">
        <w:rPr>
          <w:rFonts w:ascii="Arial" w:eastAsia="Arial" w:hAnsi="Arial" w:cs="Arial"/>
          <w:color w:val="000000" w:themeColor="text1"/>
        </w:rPr>
        <w:t>scRNA-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r w:rsidR="00D335D8">
        <w:rPr>
          <w:rFonts w:ascii="Arial" w:eastAsia="Arial" w:hAnsi="Arial" w:cs="Arial"/>
          <w:color w:val="000000" w:themeColor="text1"/>
        </w:rPr>
        <w:t xml:space="preserve">scRNA-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Additionally, RpS19b::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RpS19b,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r w:rsidR="000F3F2B">
        <w:rPr>
          <w:rFonts w:ascii="Arial" w:eastAsia="Arial" w:hAnsi="Arial" w:cs="Arial"/>
          <w:color w:val="000000" w:themeColor="text1"/>
        </w:rPr>
        <w:t>scRNA-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36D28AC5"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ilcockson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 xml:space="preserve">Additionally, we observed that several GO-terms involving peptidase activity were enriched in genes upregulated in GSCs and CBs compared to cysts.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Tiaden et al. 2012; Han et al. 2015; Perišić Nanut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w:t>
      </w:r>
      <w:r w:rsidR="005F6841" w:rsidRPr="005203CF">
        <w:rPr>
          <w:rFonts w:ascii="Arial" w:eastAsia="Arial" w:hAnsi="Arial" w:cs="Arial"/>
          <w:color w:val="000000" w:themeColor="text1"/>
        </w:rPr>
        <w:lastRenderedPageBreak/>
        <w:t xml:space="preserve">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7255CEF3"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 xml:space="preserve"> RNAi;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HS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5C313B" w:rsidRPr="005203CF">
        <w:rPr>
          <w:rFonts w:ascii="Arial" w:eastAsia="Arial" w:hAnsi="Arial" w:cs="Arial"/>
          <w:color w:val="000000" w:themeColor="text1"/>
        </w:rPr>
        <w:t xml:space="preserve"> </w:t>
      </w:r>
      <w:r w:rsidR="00F466E9" w:rsidRPr="005203CF">
        <w:rPr>
          <w:rFonts w:ascii="Arial" w:eastAsia="Arial" w:hAnsi="Arial" w:cs="Arial"/>
          <w:color w:val="000000" w:themeColor="text1"/>
        </w:rPr>
        <w:t xml:space="preserve">T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stages therein </w:t>
      </w:r>
      <w:r w:rsidR="00041E5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11922A4D"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sequenced mRNAs from the polysome fractions and compared their relative </w:t>
      </w:r>
      <w:r w:rsidR="001A7B3C">
        <w:rPr>
          <w:rFonts w:ascii="Arial" w:eastAsia="Arial" w:hAnsi="Arial" w:cs="Arial"/>
          <w:color w:val="000000" w:themeColor="text1"/>
        </w:rPr>
        <w:t>abundance</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 xml:space="preserve">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7819FC" w:rsidRPr="005203CF">
        <w:rPr>
          <w:rFonts w:ascii="Arial" w:eastAsia="Arial" w:hAnsi="Arial" w:cs="Arial"/>
          <w:b/>
          <w:bCs/>
          <w:color w:val="000000" w:themeColor="text1"/>
        </w:rPr>
        <w:t>Figure S4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r w:rsidR="00696439">
        <w:rPr>
          <w:rFonts w:ascii="Arial" w:eastAsia="Arial" w:hAnsi="Arial" w:cs="Arial"/>
          <w:color w:val="000000" w:themeColor="text1"/>
        </w:rPr>
        <w:t>scRNA-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2D3BD7" w:rsidRPr="005203CF">
        <w:rPr>
          <w:rFonts w:ascii="Arial" w:eastAsia="Arial" w:hAnsi="Arial" w:cs="Arial"/>
          <w:color w:val="000000" w:themeColor="text1"/>
        </w:rPr>
        <w:t>in clusters 4CC</w:t>
      </w:r>
      <w:r w:rsidR="00540A4A" w:rsidRPr="005203CF">
        <w:rPr>
          <w:rFonts w:ascii="Arial" w:eastAsia="Arial" w:hAnsi="Arial" w:cs="Arial"/>
          <w:color w:val="000000" w:themeColor="text1"/>
        </w:rPr>
        <w:t xml:space="preserve"> and </w:t>
      </w:r>
      <w:r w:rsidR="002D3BD7" w:rsidRPr="005203CF">
        <w:rPr>
          <w:rFonts w:ascii="Arial" w:eastAsia="Arial" w:hAnsi="Arial" w:cs="Arial"/>
          <w:color w:val="000000" w:themeColor="text1"/>
        </w:rPr>
        <w:t>8CC</w:t>
      </w:r>
      <w:r w:rsidR="009777A6" w:rsidRPr="005203CF">
        <w:rPr>
          <w:rFonts w:ascii="Arial" w:eastAsia="Arial" w:hAnsi="Arial" w:cs="Arial"/>
          <w:color w:val="000000" w:themeColor="text1"/>
        </w:rPr>
        <w:t xml:space="preserve">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1.25 fold and 1.19 fold in the 4CC and 8CC clusters respectively.</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38032A23"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r w:rsidR="00A9108B" w:rsidRPr="005203CF">
        <w:rPr>
          <w:rFonts w:ascii="Arial" w:eastAsia="Arial" w:hAnsi="Arial" w:cs="Arial"/>
          <w:i/>
          <w:iCs/>
          <w:color w:val="000000" w:themeColor="text1"/>
        </w:rPr>
        <w:t>ord</w:t>
      </w:r>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 xml:space="preserve">peak in </w:t>
      </w:r>
      <w:r w:rsidR="00F10031" w:rsidRPr="005203CF">
        <w:rPr>
          <w:rFonts w:ascii="Arial" w:eastAsia="Arial" w:hAnsi="Arial" w:cs="Arial"/>
          <w:color w:val="000000" w:themeColor="text1"/>
        </w:rPr>
        <w:lastRenderedPageBreak/>
        <w:t>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D65F21" w:rsidRPr="005203CF">
        <w:rPr>
          <w:rFonts w:ascii="Arial" w:eastAsia="Arial" w:hAnsi="Arial" w:cs="Arial"/>
          <w:color w:val="000000" w:themeColor="text1"/>
        </w:rPr>
        <w:t>(S. E. Bickel et al. 1996; Sharon E Bickel, Wyman, and Orr-Weaver 1997; Khetani and Bickel 2007)</w:t>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r w:rsidR="00A64338" w:rsidRPr="005203CF">
        <w:rPr>
          <w:rFonts w:ascii="Arial" w:eastAsia="Arial" w:hAnsi="Arial" w:cs="Arial"/>
          <w:color w:val="000000" w:themeColor="text1"/>
        </w:rPr>
        <w:t>Oo-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r w:rsidR="00D335D8">
        <w:rPr>
          <w:rFonts w:ascii="Arial" w:eastAsia="Arial" w:hAnsi="Arial" w:cs="Arial"/>
          <w:color w:val="000000" w:themeColor="text1"/>
        </w:rPr>
        <w:t>scRNA-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27581C" w:rsidRPr="005203CF">
        <w:rPr>
          <w:rFonts w:ascii="Arial" w:eastAsia="Arial" w:hAnsi="Arial" w:cs="Arial"/>
          <w:b/>
          <w:bCs/>
          <w:color w:val="000000" w:themeColor="text1"/>
        </w:rPr>
        <w:t xml:space="preserve">Supplemental </w:t>
      </w:r>
      <w:r w:rsidR="7BF69668" w:rsidRPr="005203CF">
        <w:rPr>
          <w:rFonts w:ascii="Arial" w:eastAsia="Arial" w:hAnsi="Arial" w:cs="Arial"/>
          <w:b/>
          <w:bCs/>
          <w:color w:val="000000" w:themeColor="text1"/>
        </w:rPr>
        <w:t>Fig</w:t>
      </w:r>
      <w:r w:rsidR="0027581C" w:rsidRPr="005203CF">
        <w:rPr>
          <w:rFonts w:ascii="Arial" w:eastAsia="Arial" w:hAnsi="Arial" w:cs="Arial"/>
          <w:b/>
          <w:bCs/>
          <w:color w:val="000000" w:themeColor="text1"/>
        </w:rPr>
        <w:t>ure</w:t>
      </w:r>
      <w:r w:rsidR="7BF69668" w:rsidRPr="005203CF">
        <w:rPr>
          <w:rFonts w:ascii="Arial" w:eastAsia="Arial" w:hAnsi="Arial" w:cs="Arial"/>
          <w:b/>
          <w:bCs/>
          <w:color w:val="000000" w:themeColor="text1"/>
        </w:rPr>
        <w:t xml:space="preserve"> </w:t>
      </w:r>
      <w:r w:rsidR="007819FC" w:rsidRPr="005203CF">
        <w:rPr>
          <w:rFonts w:ascii="Arial" w:eastAsia="Arial" w:hAnsi="Arial" w:cs="Arial"/>
          <w:b/>
          <w:bCs/>
          <w:color w:val="000000" w:themeColor="text1"/>
        </w:rPr>
        <w:t>4</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Christophorou,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r w:rsidR="00A9108B" w:rsidRPr="005203CF">
        <w:rPr>
          <w:rFonts w:ascii="Arial" w:eastAsia="Arial" w:hAnsi="Arial" w:cs="Arial"/>
          <w:i/>
          <w:iCs/>
          <w:color w:val="000000" w:themeColor="text1"/>
        </w:rPr>
        <w:t>ord</w:t>
      </w:r>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r w:rsidR="00A9108B" w:rsidRPr="005203CF">
        <w:rPr>
          <w:rFonts w:ascii="Arial" w:eastAsia="Arial" w:hAnsi="Arial" w:cs="Arial"/>
          <w:i/>
          <w:iCs/>
          <w:color w:val="000000" w:themeColor="text1"/>
        </w:rPr>
        <w:t>ord</w:t>
      </w:r>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r w:rsidR="00A9108B" w:rsidRPr="009472C4">
        <w:rPr>
          <w:rFonts w:ascii="Arial" w:eastAsia="Arial" w:hAnsi="Arial" w:cs="Arial"/>
          <w:i/>
          <w:iCs/>
          <w:color w:val="000000" w:themeColor="text1"/>
        </w:rPr>
        <w:t>ord</w:t>
      </w:r>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r w:rsidR="00E17F93" w:rsidRPr="005203CF">
        <w:rPr>
          <w:rFonts w:ascii="Arial" w:eastAsia="Arial" w:hAnsi="Arial" w:cs="Arial"/>
          <w:color w:val="000000" w:themeColor="text1"/>
        </w:rPr>
        <w:t>Ord::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r w:rsidR="00E17F93" w:rsidRPr="005203CF">
        <w:rPr>
          <w:rFonts w:ascii="Arial" w:eastAsia="Arial" w:hAnsi="Arial" w:cs="Arial"/>
          <w:i/>
          <w:iCs/>
          <w:color w:val="000000" w:themeColor="text1"/>
        </w:rPr>
        <w:t>ord::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Fig</w:t>
      </w:r>
      <w:r w:rsidR="009472C4">
        <w:rPr>
          <w:rFonts w:ascii="Arial" w:eastAsia="Arial" w:hAnsi="Arial" w:cs="Arial"/>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O</w:t>
      </w:r>
      <w:r w:rsidR="009777A6" w:rsidRPr="005203CF">
        <w:rPr>
          <w:rFonts w:ascii="Arial" w:eastAsia="Arial" w:hAnsi="Arial" w:cs="Arial"/>
          <w:color w:val="000000" w:themeColor="text1"/>
        </w:rPr>
        <w:t>o</w:t>
      </w:r>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38E24F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r w:rsidR="00520BC2" w:rsidRPr="005203CF">
        <w:rPr>
          <w:rFonts w:ascii="Arial" w:eastAsia="Arial" w:hAnsi="Arial" w:cs="Arial"/>
          <w:color w:val="000000" w:themeColor="text1"/>
        </w:rPr>
        <w:t>Oo-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r w:rsidR="00696439">
        <w:rPr>
          <w:rFonts w:ascii="Arial" w:eastAsia="Arial" w:hAnsi="Arial" w:cs="Arial"/>
          <w:color w:val="000000" w:themeColor="text1"/>
        </w:rPr>
        <w:t>scRNA-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only 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4C44617F"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1.20 fold</w:t>
      </w:r>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r w:rsidR="008F0890">
        <w:rPr>
          <w:rFonts w:ascii="Arial" w:eastAsia="Arial" w:hAnsi="Arial" w:cs="Arial"/>
          <w:color w:val="000000" w:themeColor="text1"/>
        </w:rPr>
        <w:t>Oo-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 xml:space="preserve">(Page and Hawley 2003; </w:t>
      </w:r>
      <w:r w:rsidR="00DF0C49" w:rsidRPr="005203CF">
        <w:rPr>
          <w:rFonts w:ascii="Arial" w:hAnsi="Arial" w:cs="Arial"/>
        </w:rPr>
        <w:lastRenderedPageBreak/>
        <w:t>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5673F7" w:rsidRPr="005203CF">
        <w:rPr>
          <w:rFonts w:ascii="Arial" w:hAnsi="Arial" w:cs="Arial"/>
        </w:rPr>
        <w:t>(Carreira-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504695E0"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1923CB">
        <w:rPr>
          <w:rFonts w:ascii="Arial" w:eastAsia="Arial" w:hAnsi="Arial" w:cs="Arial"/>
          <w:color w:val="000000" w:themeColor="text1"/>
        </w:rPr>
        <w:t>reproducing</w:t>
      </w:r>
      <w:r w:rsidR="001923CB" w:rsidRPr="005203CF">
        <w:rPr>
          <w:rFonts w:ascii="Arial" w:eastAsia="Arial" w:hAnsi="Arial" w:cs="Arial"/>
          <w:color w:val="000000" w:themeColor="text1"/>
        </w:rPr>
        <w:t xml:space="preserve">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34DF7A2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iscovered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66B96D36"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00B8298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8FrhUV0l","properties":{"formattedCitation":"(Wang, Lachmann, and Ma\\uc0\\u8217{}ayan 2019)","plainCitation":"(Wang, Lachmann, and Ma’ayan 2019)","noteIndex":0},"citationItems":[{"id":1824,"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instrText>
      </w:r>
      <w:r w:rsidR="00B8298E" w:rsidRPr="005203CF">
        <w:rPr>
          <w:rFonts w:ascii="Arial" w:eastAsia="Arial" w:hAnsi="Arial" w:cs="Arial"/>
          <w:color w:val="000000" w:themeColor="text1"/>
        </w:rPr>
        <w:fldChar w:fldCharType="separate"/>
      </w:r>
      <w:r w:rsidR="00B8298E" w:rsidRPr="005203CF">
        <w:rPr>
          <w:rFonts w:ascii="Arial" w:hAnsi="Arial" w:cs="Arial"/>
          <w:szCs w:val="24"/>
        </w:rPr>
        <w:t>(Wang, Lachmann, and Ma’ayan 2019)</w:t>
      </w:r>
      <w:r w:rsidR="00B8298E"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Shachak, Shuval,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Additionally, t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r w:rsidR="001923CB">
        <w:rPr>
          <w:rFonts w:ascii="Arial" w:eastAsia="Arial" w:hAnsi="Arial" w:cs="Arial"/>
          <w:color w:val="000000" w:themeColor="text1"/>
        </w:rPr>
        <w:t>scRNA-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Oo-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Sladina for sharing </w:t>
      </w:r>
      <w:r w:rsidR="00696439">
        <w:rPr>
          <w:rFonts w:ascii="Arial" w:eastAsia="Arial" w:hAnsi="Arial" w:cs="Arial"/>
          <w:color w:val="000000" w:themeColor="text1"/>
        </w:rPr>
        <w:t>scRNA-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Kobt for naming the dashboard Oo-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XX</w:t>
      </w:r>
      <w:ins w:id="9" w:author="Rangan, Prashanth" w:date="2022-01-22T11:18:00Z">
        <w:r w:rsidR="00FC04A6">
          <w:rPr>
            <w:rFonts w:ascii="Arial" w:eastAsia="Arial" w:hAnsi="Arial" w:cs="Arial"/>
            <w:color w:val="000000" w:themeColor="text1"/>
          </w:rPr>
          <w:t xml:space="preserve"> for </w:t>
        </w:r>
      </w:ins>
      <w:ins w:id="10" w:author="Elliot Martin" w:date="2022-01-24T14:51:00Z">
        <w:r w:rsidR="00BB5887">
          <w:rPr>
            <w:rFonts w:ascii="Arial" w:eastAsia="Arial" w:hAnsi="Arial" w:cs="Arial"/>
            <w:color w:val="000000" w:themeColor="text1"/>
          </w:rPr>
          <w:t xml:space="preserve">critically </w:t>
        </w:r>
      </w:ins>
      <w:ins w:id="11" w:author="Rangan, Prashanth" w:date="2022-01-22T11:18:00Z">
        <w:r w:rsidR="00FC04A6">
          <w:rPr>
            <w:rFonts w:ascii="Arial" w:eastAsia="Arial" w:hAnsi="Arial" w:cs="Arial"/>
            <w:color w:val="000000" w:themeColor="text1"/>
          </w:rPr>
          <w:t>reading</w:t>
        </w:r>
      </w:ins>
      <w:ins w:id="12" w:author="Elliot Martin" w:date="2022-01-24T14:51:00Z">
        <w:r w:rsidR="00BB5887">
          <w:rPr>
            <w:rFonts w:ascii="Arial" w:eastAsia="Arial" w:hAnsi="Arial" w:cs="Arial"/>
            <w:color w:val="000000" w:themeColor="text1"/>
          </w:rPr>
          <w:t xml:space="preserve"> and editing</w:t>
        </w:r>
      </w:ins>
      <w:ins w:id="13" w:author="Rangan, Prashanth" w:date="2022-01-22T11:18:00Z">
        <w:r w:rsidR="00FC04A6">
          <w:rPr>
            <w:rFonts w:ascii="Arial" w:eastAsia="Arial" w:hAnsi="Arial" w:cs="Arial"/>
            <w:color w:val="000000" w:themeColor="text1"/>
          </w:rPr>
          <w:t xml:space="preserve"> the man</w:t>
        </w:r>
      </w:ins>
      <w:ins w:id="14"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r w:rsidR="00962E82" w:rsidRPr="005203CF">
        <w:rPr>
          <w:rFonts w:ascii="Arial" w:eastAsia="Arial" w:hAnsi="Arial" w:cs="Arial"/>
          <w:b/>
          <w:bCs/>
          <w:color w:val="000000" w:themeColor="text1"/>
        </w:rPr>
        <w:t>Oo-site integrates and provides an interface for interacting with multiomic data covering major stages of Drosophila GSC differentiation.</w:t>
      </w:r>
    </w:p>
    <w:p w14:paraId="10A3D5C6" w14:textId="66238BD5"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962E82" w:rsidRPr="005203CF">
        <w:rPr>
          <w:rFonts w:ascii="Arial" w:eastAsia="Arial" w:hAnsi="Arial" w:cs="Arial"/>
          <w:color w:val="000000" w:themeColor="text1"/>
        </w:rPr>
        <w:t>Cartoon 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Summary of the samples used for input mRNAseq and polysome-seq and the cell types these samples are enriched for.</w:t>
      </w:r>
      <w:r w:rsidR="00A6671D" w:rsidRPr="005203CF">
        <w:rPr>
          <w:rFonts w:ascii="Arial" w:eastAsia="Arial" w:hAnsi="Arial" w:cs="Arial"/>
          <w:color w:val="000000" w:themeColor="text1"/>
        </w:rPr>
        <w:t xml:space="preserve"> (C) Screenshot of Oo-site dashboard, indicating: (1) “Take a Tour!” function, which guides the user through the functionality and operation of Oo-site. (2) The available seq datasets which the user can view, including RNAseq of ovaries genetically enriched for developmental stages (Input mRNA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Oo-site allows for accurate visualization of dynamically regulated genes</w:t>
      </w:r>
    </w:p>
    <w:p w14:paraId="4100053C" w14:textId="3A1E30CB"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displayed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b::GFP, stained for (D’) GFP (green, middle greyscale), (D’') Vasa (blue, right greyscale), and 1B1 (red) demonstrate that the protein expression of RpS19b::GFP is </w:t>
      </w:r>
      <w:r w:rsidRPr="005203CF">
        <w:rPr>
          <w:rFonts w:ascii="Arial" w:eastAsia="Arial" w:hAnsi="Arial" w:cs="Arial"/>
          <w:color w:val="000000" w:themeColor="text1"/>
        </w:rPr>
        <w:lastRenderedPageBreak/>
        <w:t xml:space="preserve">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5203CF">
        <w:rPr>
          <w:rFonts w:ascii="Arial" w:eastAsia="Arial" w:hAnsi="Arial" w:cs="Arial"/>
          <w:color w:val="000000" w:themeColor="text1"/>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function,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46798EDB"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significant GO-terms resulting from the 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RNAseq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5750B42C"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B) Visualization of expression of Ord over germline development from (A) RNAseq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 xml:space="preserve">. </w:t>
      </w:r>
      <w:r w:rsidR="005972A8" w:rsidRPr="005203CF">
        <w:rPr>
          <w:rFonts w:ascii="Arial" w:eastAsia="Arial" w:hAnsi="Arial" w:cs="Arial"/>
          <w:color w:val="000000" w:themeColor="text1"/>
        </w:rPr>
        <w:t xml:space="preserve">(C-C’’) Confocal images of ovaries expressing Ord::GFP with in-situ hybridization of </w:t>
      </w:r>
      <w:r w:rsidR="006F217C" w:rsidRPr="005203CF">
        <w:rPr>
          <w:rFonts w:ascii="Arial" w:eastAsia="Arial" w:hAnsi="Arial" w:cs="Arial"/>
          <w:i/>
          <w:iCs/>
          <w:color w:val="000000" w:themeColor="text1"/>
        </w:rPr>
        <w:t>gfp</w:t>
      </w:r>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stainings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function,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0D89E41A"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nput mRNAseq.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ovaries compared to GSCs.</w:t>
      </w:r>
      <w:r w:rsidR="001570BB" w:rsidRPr="005203CF">
        <w:rPr>
          <w:rFonts w:ascii="Arial" w:eastAsia="Arial" w:hAnsi="Arial" w:cs="Arial"/>
          <w:color w:val="000000" w:themeColor="text1"/>
        </w:rPr>
        <w:t xml:space="preserve"> Values above plots represent </w:t>
      </w:r>
      <w:r w:rsidR="00413E1E" w:rsidRPr="005203CF">
        <w:rPr>
          <w:rFonts w:ascii="Arial" w:eastAsia="Arial" w:hAnsi="Arial" w:cs="Arial"/>
          <w:color w:val="000000" w:themeColor="text1"/>
        </w:rPr>
        <w:lastRenderedPageBreak/>
        <w:t xml:space="preserve">Holm-Bonnferroni adjusted </w:t>
      </w:r>
      <w:r w:rsidR="001570BB" w:rsidRPr="005203CF">
        <w:rPr>
          <w:rFonts w:ascii="Arial" w:eastAsia="Arial" w:hAnsi="Arial" w:cs="Arial"/>
          <w:color w:val="000000" w:themeColor="text1"/>
        </w:rPr>
        <w:t xml:space="preserve">p-values resulting from a one-sided t-test </w:t>
      </w:r>
      <w:r w:rsidR="00413E1E" w:rsidRPr="005203CF">
        <w:rPr>
          <w:rFonts w:ascii="Arial" w:eastAsia="Arial" w:hAnsi="Arial" w:cs="Arial"/>
          <w:color w:val="000000" w:themeColor="text1"/>
        </w:rPr>
        <w:t>with mu=0.</w:t>
      </w:r>
      <w:r w:rsidR="007B6C35" w:rsidRPr="005203CF">
        <w:rPr>
          <w:rFonts w:ascii="Arial" w:eastAsia="Arial" w:hAnsi="Arial" w:cs="Arial"/>
          <w:color w:val="000000" w:themeColor="text1"/>
        </w:rPr>
        <w:t xml:space="preserve"> (C) Violin plot of expression of genes in the GO category Double-strand break repair from </w:t>
      </w:r>
      <w:r w:rsidR="00E52D4B" w:rsidRPr="005203CF">
        <w:rPr>
          <w:rFonts w:ascii="Arial" w:eastAsia="Arial" w:hAnsi="Arial" w:cs="Arial"/>
          <w:color w:val="000000" w:themeColor="text1"/>
        </w:rPr>
        <w:t>scRNA-seq</w:t>
      </w:r>
      <w:r w:rsidR="007B6C35" w:rsidRPr="005203CF">
        <w:rPr>
          <w:rFonts w:ascii="Arial" w:eastAsia="Arial" w:hAnsi="Arial" w:cs="Arial"/>
          <w:color w:val="000000" w:themeColor="text1"/>
        </w:rPr>
        <w:t>. Overall expression of these genes increases in CBs, cysts, and young-wt ovaries compared to the GSC/CB/2CC cluster. Values above plots represent Holm-Bonnferroni adjusted p-values resulting from a one-sided t-test with mu=0.</w:t>
      </w:r>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7BBEFD8F"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Figure S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mRNAseq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r w:rsidR="00E52D4B" w:rsidRPr="005203CF">
        <w:rPr>
          <w:rFonts w:ascii="Arial" w:eastAsia="Arial" w:hAnsi="Arial" w:cs="Arial"/>
          <w:color w:val="000000" w:themeColor="text1"/>
        </w:rPr>
        <w:t>scRNA-seq</w:t>
      </w:r>
      <w:r w:rsidR="00956C14" w:rsidRPr="005203CF">
        <w:rPr>
          <w:rFonts w:ascii="Arial" w:eastAsia="Arial" w:hAnsi="Arial" w:cs="Arial"/>
          <w:color w:val="000000" w:themeColor="text1"/>
        </w:rPr>
        <w:t xml:space="preserve"> of early germline cells and (C’) </w:t>
      </w:r>
      <w:r w:rsidR="00E52D4B" w:rsidRPr="005203CF">
        <w:rPr>
          <w:rFonts w:ascii="Arial" w:eastAsia="Arial" w:hAnsi="Arial" w:cs="Arial"/>
          <w:color w:val="000000" w:themeColor="text1"/>
        </w:rPr>
        <w:t>scRNA-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7CAC93BC"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S2</w:t>
      </w:r>
      <w:r w:rsidR="00FA153D" w:rsidRPr="005203CF">
        <w:rPr>
          <w:rFonts w:ascii="Arial" w:eastAsia="Arial" w:hAnsi="Arial" w:cs="Arial"/>
          <w:b/>
          <w:bCs/>
          <w:color w:val="000000" w:themeColor="text1"/>
        </w:rPr>
        <w:t xml:space="preserve">. Input mRNAseq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135BF0F2"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r w:rsidR="00AF1CC5" w:rsidRPr="005203CF">
        <w:rPr>
          <w:rFonts w:ascii="Arial" w:eastAsia="Arial" w:hAnsi="Arial" w:cs="Arial"/>
          <w:color w:val="000000" w:themeColor="text1"/>
        </w:rPr>
        <w:t>mRNAseq</w:t>
      </w:r>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ilcockson et al. </w:t>
      </w:r>
      <w:r w:rsidR="009A47BA" w:rsidRPr="005203CF">
        <w:rPr>
          <w:rFonts w:ascii="Arial" w:eastAsia="Arial" w:hAnsi="Arial" w:cs="Arial"/>
          <w:color w:val="000000" w:themeColor="text1"/>
        </w:rPr>
        <w:t>demonstrate that bulk mRNAseq identifies similar trends in gene expression compared to the FACS based method employed by Wilcockson et al.</w:t>
      </w:r>
      <w:r w:rsidR="009F1373" w:rsidRPr="005203CF">
        <w:rPr>
          <w:rFonts w:ascii="Arial" w:eastAsia="Arial" w:hAnsi="Arial" w:cs="Arial"/>
          <w:color w:val="000000" w:themeColor="text1"/>
        </w:rPr>
        <w:t xml:space="preserve"> Values above plots represent Holm-Bonnferroni adjusted p-values resulting from a one-sided t-test with mu=0.</w:t>
      </w:r>
      <w:r w:rsidR="00296B8D" w:rsidRPr="005203CF">
        <w:rPr>
          <w:rFonts w:ascii="Arial" w:eastAsia="Arial" w:hAnsi="Arial" w:cs="Arial"/>
          <w:color w:val="000000" w:themeColor="text1"/>
        </w:rPr>
        <w:t xml:space="preserve"> (C) Visualization of expression of RpS19b over germline development from (C) polysome-seq data. Color indicates relative expression and values indicate the mean TE of RpS19b in each given stage.  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063353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S4</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6C20991F"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mRNAseq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w:t>
      </w:r>
      <w:r w:rsidRPr="005203CF">
        <w:rPr>
          <w:rFonts w:ascii="Arial" w:eastAsia="Arial" w:hAnsi="Arial" w:cs="Arial"/>
          <w:color w:val="000000" w:themeColor="text1"/>
        </w:rPr>
        <w:lastRenderedPageBreak/>
        <w:t xml:space="preserve">developmental milestones compared to GSCs. </w:t>
      </w:r>
      <w:r w:rsidR="00FB494C" w:rsidRPr="005203CF">
        <w:rPr>
          <w:rFonts w:ascii="Arial" w:eastAsia="Arial" w:hAnsi="Arial" w:cs="Arial"/>
          <w:color w:val="000000" w:themeColor="text1"/>
        </w:rPr>
        <w:t xml:space="preserve">Values above plots represent Holm-Bonnferroni adjusted p-values resulting from a one-sided t-test with mu=0.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r w:rsidR="00FB494C" w:rsidRPr="005203CF">
        <w:rPr>
          <w:rFonts w:ascii="Arial" w:eastAsia="Arial" w:hAnsi="Arial" w:cs="Arial"/>
          <w:color w:val="000000" w:themeColor="text1"/>
        </w:rPr>
        <w:t xml:space="preserve">Values above plots represent Holm-Bonnferroni adjusted p-values resulting from a one-sided t-test with mu=0. </w:t>
      </w:r>
      <w:r w:rsidR="00EF3794" w:rsidRPr="005203CF">
        <w:rPr>
          <w:rFonts w:ascii="Arial" w:eastAsia="Arial" w:hAnsi="Arial" w:cs="Arial"/>
          <w:color w:val="000000" w:themeColor="text1"/>
        </w:rPr>
        <w:t xml:space="preserve">(C) </w:t>
      </w:r>
      <w:del w:id="15" w:author="Elliot Martin" w:date="2022-01-24T15:10:00Z">
        <w:r w:rsidR="00EF3794" w:rsidRPr="005203CF" w:rsidDel="00DC20CE">
          <w:rPr>
            <w:rFonts w:ascii="Arial" w:eastAsia="Arial" w:hAnsi="Arial" w:cs="Arial"/>
            <w:color w:val="000000" w:themeColor="text1"/>
          </w:rPr>
          <w:delText>Single-cell seq</w:delText>
        </w:r>
      </w:del>
      <w:ins w:id="16" w:author="Elliot Martin" w:date="2022-01-24T15:11:00Z">
        <w:r w:rsidR="00DC20CE">
          <w:rPr>
            <w:rFonts w:ascii="Arial" w:eastAsia="Arial" w:hAnsi="Arial" w:cs="Arial"/>
            <w:color w:val="000000" w:themeColor="text1"/>
          </w:rPr>
          <w:t>S</w:t>
        </w:r>
      </w:ins>
      <w:ins w:id="17" w:author="Elliot Martin" w:date="2022-01-24T15:10:00Z">
        <w:r w:rsidR="00DC20CE">
          <w:rPr>
            <w:rFonts w:ascii="Arial" w:eastAsia="Arial" w:hAnsi="Arial" w:cs="Arial"/>
            <w:color w:val="000000" w:themeColor="text1"/>
          </w:rPr>
          <w:t>cRNA-seq</w:t>
        </w:r>
      </w:ins>
      <w:r w:rsidR="00EF3794" w:rsidRPr="005203CF">
        <w:rPr>
          <w:rFonts w:ascii="Arial" w:eastAsia="Arial" w:hAnsi="Arial" w:cs="Arial"/>
          <w:color w:val="000000" w:themeColor="text1"/>
        </w:rPr>
        <w:t xml:space="preserve"> data indicates that the mRNA level of </w:t>
      </w:r>
      <w:r w:rsidR="00EF3794" w:rsidRPr="005203CF">
        <w:rPr>
          <w:rFonts w:ascii="Arial" w:eastAsia="Arial" w:hAnsi="Arial" w:cs="Arial"/>
          <w:i/>
          <w:iCs/>
          <w:color w:val="000000" w:themeColor="text1"/>
        </w:rPr>
        <w:t>ord</w:t>
      </w:r>
      <w:r w:rsidR="00EF3794" w:rsidRPr="005203CF">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r w:rsidR="00EF3794" w:rsidRPr="005203CF">
        <w:rPr>
          <w:rFonts w:ascii="Arial" w:eastAsia="Arial" w:hAnsi="Arial" w:cs="Arial"/>
          <w:i/>
          <w:iCs/>
          <w:color w:val="000000" w:themeColor="text1"/>
        </w:rPr>
        <w:t>ord</w:t>
      </w:r>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7CA6D5A9" w:rsidR="001A1579" w:rsidRPr="005203CF" w:rsidRDefault="00B818F1" w:rsidP="005203CF">
      <w:pPr>
        <w:spacing w:after="0" w:line="360" w:lineRule="auto"/>
        <w:jc w:val="both"/>
        <w:rPr>
          <w:rFonts w:ascii="Arial" w:hAnsi="Arial" w:cs="Arial"/>
          <w:color w:val="191919"/>
          <w:shd w:val="clear" w:color="auto" w:fill="FFFFFF"/>
        </w:rPr>
      </w:pPr>
      <w:r w:rsidRPr="00B818F1">
        <w:rPr>
          <w:rFonts w:ascii="Arial" w:eastAsia="Arial" w:hAnsi="Arial" w:cs="Arial"/>
          <w:color w:val="000000" w:themeColor="text1"/>
        </w:rPr>
        <w:t>The following RNAi stocks were used in this study;</w:t>
      </w:r>
      <w:r>
        <w:rPr>
          <w:rFonts w:ascii="Arial" w:eastAsia="Arial" w:hAnsi="Arial" w:cs="Arial"/>
          <w:color w:val="000000" w:themeColor="text1"/>
        </w:rPr>
        <w:t xml:space="preserve"> </w:t>
      </w:r>
      <w:r w:rsidR="001A1579" w:rsidRPr="005203CF">
        <w:rPr>
          <w:rStyle w:val="Emphasis"/>
          <w:rFonts w:ascii="Arial" w:hAnsi="Arial" w:cs="Arial"/>
          <w:color w:val="191919"/>
          <w:bdr w:val="none" w:sz="0" w:space="0" w:color="auto" w:frame="1"/>
          <w:shd w:val="clear" w:color="auto" w:fill="FFFFFF"/>
        </w:rPr>
        <w:t>ord-GFP</w:t>
      </w:r>
      <w:r w:rsidR="001A1579" w:rsidRPr="005203CF">
        <w:rPr>
          <w:rFonts w:ascii="Arial" w:hAnsi="Arial" w:cs="Arial"/>
          <w:color w:val="191919"/>
          <w:shd w:val="clear" w:color="auto" w:fill="FFFFFF"/>
        </w:rPr>
        <w:t> (Bickel Lab)</w:t>
      </w:r>
      <w:r>
        <w:rPr>
          <w:rFonts w:ascii="Arial" w:hAnsi="Arial" w:cs="Arial"/>
          <w:color w:val="191919"/>
          <w:shd w:val="clear" w:color="auto" w:fill="FFFFFF"/>
        </w:rPr>
        <w:t xml:space="preserve">, </w:t>
      </w:r>
      <w:r w:rsidRPr="00BB5887">
        <w:rPr>
          <w:rFonts w:ascii="Arial" w:hAnsi="Arial" w:cs="Arial"/>
          <w:i/>
          <w:iCs/>
          <w:color w:val="191919"/>
          <w:shd w:val="clear" w:color="auto" w:fill="FFFFFF"/>
          <w:rPrChange w:id="18" w:author="Elliot Martin" w:date="2022-01-24T14:52:00Z">
            <w:rPr>
              <w:rFonts w:ascii="Arial" w:hAnsi="Arial" w:cs="Arial"/>
              <w:color w:val="191919"/>
              <w:highlight w:val="yellow"/>
              <w:shd w:val="clear" w:color="auto" w:fill="FFFFFF"/>
            </w:rPr>
          </w:rPrChange>
        </w:rPr>
        <w:t>Rps19b</w:t>
      </w:r>
      <w:ins w:id="19" w:author="Elliot Martin" w:date="2022-01-24T14:52:00Z">
        <w:r w:rsidR="00BB5887" w:rsidRPr="00BB5887">
          <w:rPr>
            <w:rFonts w:ascii="Arial" w:hAnsi="Arial" w:cs="Arial"/>
            <w:i/>
            <w:iCs/>
            <w:color w:val="191919"/>
            <w:shd w:val="clear" w:color="auto" w:fill="FFFFFF"/>
            <w:rPrChange w:id="20" w:author="Elliot Martin" w:date="2022-01-24T14:52:00Z">
              <w:rPr>
                <w:rFonts w:ascii="Arial" w:hAnsi="Arial" w:cs="Arial"/>
                <w:color w:val="191919"/>
                <w:shd w:val="clear" w:color="auto" w:fill="FFFFFF"/>
              </w:rPr>
            </w:rPrChange>
          </w:rPr>
          <w:t>::GFP</w:t>
        </w:r>
      </w:ins>
      <w:ins w:id="21" w:author="Elliot Martin" w:date="2022-01-24T15:05:00Z">
        <w:r w:rsidR="0010691B">
          <w:rPr>
            <w:rFonts w:ascii="Arial" w:hAnsi="Arial" w:cs="Arial"/>
            <w:i/>
            <w:iCs/>
            <w:color w:val="191919"/>
            <w:shd w:val="clear" w:color="auto" w:fill="FFFFFF"/>
          </w:rPr>
          <w:t xml:space="preserve"> </w:t>
        </w:r>
      </w:ins>
      <w:r w:rsidR="0010691B">
        <w:rPr>
          <w:rFonts w:ascii="Arial" w:hAnsi="Arial" w:cs="Arial"/>
          <w:i/>
          <w:iCs/>
          <w:color w:val="191919"/>
          <w:shd w:val="clear" w:color="auto" w:fill="FFFFFF"/>
        </w:rPr>
        <w:fldChar w:fldCharType="begin"/>
      </w:r>
      <w:r w:rsidR="0010691B">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Pr>
          <w:rFonts w:ascii="Arial" w:hAnsi="Arial" w:cs="Arial"/>
          <w:i/>
          <w:iCs/>
          <w:color w:val="191919"/>
          <w:shd w:val="clear" w:color="auto" w:fill="FFFFFF"/>
        </w:rPr>
        <w:fldChar w:fldCharType="separate"/>
      </w:r>
      <w:r w:rsidR="0010691B" w:rsidRPr="0010691B">
        <w:rPr>
          <w:rFonts w:ascii="Arial" w:hAnsi="Arial" w:cs="Arial"/>
        </w:rPr>
        <w:t>(McCarthy et al. 2021)</w:t>
      </w:r>
      <w:r w:rsidR="0010691B">
        <w:rPr>
          <w:rFonts w:ascii="Arial" w:hAnsi="Arial" w:cs="Arial"/>
          <w:i/>
          <w:iCs/>
          <w:color w:val="191919"/>
          <w:shd w:val="clear" w:color="auto" w:fill="FFFFFF"/>
        </w:rPr>
        <w:fldChar w:fldCharType="end"/>
      </w:r>
      <w:r>
        <w:rPr>
          <w:rFonts w:ascii="Arial" w:hAnsi="Arial" w:cs="Arial"/>
          <w:color w:val="191919"/>
          <w:shd w:val="clear" w:color="auto" w:fill="FFFFFF"/>
        </w:rPr>
        <w:t xml:space="preserve">, </w:t>
      </w:r>
      <w:r w:rsidRPr="00B818F1">
        <w:rPr>
          <w:rFonts w:ascii="Arial" w:hAnsi="Arial" w:cs="Arial"/>
          <w:color w:val="191919"/>
          <w:highlight w:val="yellow"/>
          <w:shd w:val="clear" w:color="auto" w:fill="FFFFFF"/>
        </w:rPr>
        <w:t>nos gal4</w:t>
      </w:r>
    </w:p>
    <w:p w14:paraId="5A9715C9" w14:textId="77777777" w:rsidR="00B818F1" w:rsidDel="00BB5887" w:rsidRDefault="00B818F1" w:rsidP="005203CF">
      <w:pPr>
        <w:spacing w:after="0" w:line="360" w:lineRule="auto"/>
        <w:jc w:val="both"/>
        <w:rPr>
          <w:del w:id="22" w:author="Elliot Martin" w:date="2022-01-24T14:52:00Z"/>
          <w:rFonts w:ascii="Arial" w:eastAsia="Arial" w:hAnsi="Arial" w:cs="Arial"/>
          <w:color w:val="000000" w:themeColor="text1"/>
        </w:rPr>
      </w:pPr>
    </w:p>
    <w:p w14:paraId="39EF68B2" w14:textId="4A361A82" w:rsidR="001A1579" w:rsidRPr="005203CF" w:rsidDel="00BB5887" w:rsidRDefault="001A1579" w:rsidP="005203CF">
      <w:pPr>
        <w:spacing w:after="0" w:line="360" w:lineRule="auto"/>
        <w:jc w:val="both"/>
        <w:rPr>
          <w:del w:id="23" w:author="Elliot Martin" w:date="2022-01-24T14:52:00Z"/>
          <w:rFonts w:ascii="Arial" w:eastAsia="Arial" w:hAnsi="Arial" w:cs="Arial"/>
          <w:color w:val="000000" w:themeColor="text1"/>
        </w:rPr>
      </w:pPr>
      <w:del w:id="24" w:author="Elliot Martin" w:date="2022-01-24T14:52:00Z">
        <w:r w:rsidRPr="00B818F1" w:rsidDel="00BB5887">
          <w:rPr>
            <w:rFonts w:ascii="Arial" w:eastAsia="Arial" w:hAnsi="Arial" w:cs="Arial"/>
            <w:color w:val="000000" w:themeColor="text1"/>
            <w:highlight w:val="yellow"/>
          </w:rPr>
          <w:delText>smFISH:</w:delText>
        </w:r>
        <w:r w:rsidR="00521CD5" w:rsidRPr="005203CF" w:rsidDel="00BB5887">
          <w:rPr>
            <w:rFonts w:ascii="Arial" w:eastAsia="Arial" w:hAnsi="Arial" w:cs="Arial"/>
            <w:color w:val="000000" w:themeColor="text1"/>
          </w:rPr>
          <w:delText xml:space="preserve">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AS-tkv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759E45A6"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bam RNAi</w:t>
      </w:r>
      <w:r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53E2EB5D" w:rsidR="001A1579" w:rsidRPr="005203CF" w:rsidRDefault="00D01DBA"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b</w:t>
      </w:r>
      <w:r w:rsidR="001A1579" w:rsidRPr="005203CF">
        <w:rPr>
          <w:rFonts w:ascii="Arial" w:eastAsia="Arial" w:hAnsi="Arial" w:cs="Arial"/>
          <w:color w:val="000000" w:themeColor="text1"/>
        </w:rPr>
        <w:t>am RNAi; HS-bam</w:t>
      </w:r>
      <w:r w:rsidR="001A1579" w:rsidRPr="005203CF">
        <w:rPr>
          <w:rFonts w:ascii="Arial" w:eastAsia="Arial" w:hAnsi="Arial" w:cs="Arial"/>
          <w:color w:val="000000" w:themeColor="text1"/>
        </w:rPr>
        <w:tab/>
      </w:r>
      <w:r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25"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26"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7777777"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are 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77777777" w:rsidR="004A1008" w:rsidRPr="005203CF" w:rsidRDefault="004A1008"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All code that powers </w:t>
      </w:r>
      <w:r w:rsidRPr="005203CF">
        <w:rPr>
          <w:rFonts w:ascii="Arial" w:eastAsia="Arial" w:hAnsi="Arial" w:cs="Arial"/>
          <w:color w:val="000000" w:themeColor="text1"/>
        </w:rPr>
        <w:t xml:space="preserve">Oo-site are available on GitHub at </w:t>
      </w:r>
      <w:hyperlink r:id="rId17" w:history="1">
        <w:r w:rsidRPr="007533FF">
          <w:rPr>
            <w:rStyle w:val="Hyperlink"/>
            <w:rFonts w:ascii="Arial" w:eastAsia="Arial" w:hAnsi="Arial" w:cs="Arial"/>
          </w:rPr>
          <w:t>https://github.com/elliotmartin92/Developmental-Landscape/tree/master/ShinyExpresionMap</w:t>
        </w:r>
      </w:hyperlink>
    </w:p>
    <w:p w14:paraId="59FE55E6" w14:textId="77777777" w:rsidR="00F10031" w:rsidRPr="005203CF" w:rsidRDefault="00F10031"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lastRenderedPageBreak/>
        <w:t>Polysome-seq data processing:</w:t>
      </w:r>
    </w:p>
    <w:p w14:paraId="4597A2A3" w14:textId="7A55DEC4" w:rsidR="002617E2" w:rsidRDefault="001739FE" w:rsidP="005203CF">
      <w:pPr>
        <w:spacing w:line="360" w:lineRule="auto"/>
        <w:jc w:val="both"/>
        <w:rPr>
          <w:ins w:id="27" w:author="Elliot Martin" w:date="2022-01-24T15:07:00Z"/>
          <w:rFonts w:ascii="Arial" w:eastAsia="Arial" w:hAnsi="Arial" w:cs="Arial"/>
        </w:rPr>
      </w:pPr>
      <w:bookmarkStart w:id="28"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 custom R script</w:t>
      </w:r>
      <w:ins w:id="29" w:author="Elliot Martin" w:date="2022-01-24T16:30:00Z">
        <w:r w:rsidR="004D3400">
          <w:rPr>
            <w:rFonts w:ascii="Arial" w:eastAsia="Arial" w:hAnsi="Arial" w:cs="Arial"/>
          </w:rPr>
          <w:t xml:space="preserve"> which is available in the Oo-site Github repo</w:t>
        </w:r>
      </w:ins>
      <w:r w:rsidRPr="005203CF">
        <w:rPr>
          <w:rFonts w:ascii="Arial" w:eastAsia="Arial" w:hAnsi="Arial" w:cs="Arial"/>
        </w:rPr>
        <w:t xml:space="preserve">. Briefly, </w:t>
      </w:r>
      <w:del w:id="30" w:author="Elliot Martin" w:date="2022-01-24T16:22:00Z">
        <w:r w:rsidRPr="005203CF" w:rsidDel="001417C5">
          <w:rPr>
            <w:rFonts w:ascii="Arial" w:eastAsia="Arial" w:hAnsi="Arial" w:cs="Arial"/>
          </w:rPr>
          <w:delText xml:space="preserve">CPMs </w:delText>
        </w:r>
      </w:del>
      <w:ins w:id="31"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32" w:author="Elliot Martin" w:date="2022-01-24T16:22:00Z">
        <w:r w:rsidRPr="005203CF" w:rsidDel="001417C5">
          <w:rPr>
            <w:rFonts w:ascii="Arial" w:eastAsia="Arial" w:hAnsi="Arial" w:cs="Arial"/>
          </w:rPr>
          <w:delText xml:space="preserve">counts </w:delText>
        </w:r>
      </w:del>
      <w:ins w:id="33" w:author="Elliot Martin" w:date="2022-01-24T16:22:00Z">
        <w:r w:rsidR="001417C5">
          <w:rPr>
            <w:rFonts w:ascii="Arial" w:eastAsia="Arial" w:hAnsi="Arial" w:cs="Arial"/>
          </w:rPr>
          <w:t>trans</w:t>
        </w:r>
      </w:ins>
      <w:ins w:id="34" w:author="Elliot Martin" w:date="2022-01-24T16:23:00Z">
        <w:r w:rsidR="001417C5">
          <w:rPr>
            <w:rFonts w:ascii="Arial" w:eastAsia="Arial" w:hAnsi="Arial" w:cs="Arial"/>
          </w:rPr>
          <w:t>cripts</w:t>
        </w:r>
      </w:ins>
      <w:ins w:id="35"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36"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37" w:author="Elliot Martin" w:date="2022-01-24T16:22:00Z">
        <w:r w:rsidR="001417C5">
          <w:rPr>
            <w:rFonts w:ascii="Arial" w:eastAsia="Arial" w:hAnsi="Arial" w:cs="Arial"/>
          </w:rPr>
          <w:t>T</w:t>
        </w:r>
      </w:ins>
      <w:del w:id="38"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39" w:author="Elliot Martin" w:date="2022-01-24T16:23:00Z">
        <w:r w:rsidR="001417C5">
          <w:rPr>
            <w:rFonts w:ascii="Arial" w:eastAsia="Arial" w:hAnsi="Arial" w:cs="Arial"/>
          </w:rPr>
          <w:t>as such</w:t>
        </w:r>
      </w:ins>
      <w:ins w:id="40" w:author="Elliot Martin" w:date="2022-01-24T16:25:00Z">
        <w:r w:rsidR="008802A5">
          <w:rPr>
            <w:rFonts w:ascii="Arial" w:eastAsia="Arial" w:hAnsi="Arial" w:cs="Arial"/>
          </w:rPr>
          <w:t xml:space="preserve"> to prevent zero counts from overly influencing the data and to prevent div</w:t>
        </w:r>
      </w:ins>
      <w:ins w:id="41" w:author="Elliot Martin" w:date="2022-01-24T16:26:00Z">
        <w:r w:rsidR="008802A5">
          <w:rPr>
            <w:rFonts w:ascii="Arial" w:eastAsia="Arial" w:hAnsi="Arial" w:cs="Arial"/>
          </w:rPr>
          <w:t>ide by zero errors</w:t>
        </w:r>
      </w:ins>
      <w:ins w:id="42" w:author="Elliot Martin" w:date="2022-01-24T16:23:00Z">
        <w:r w:rsidR="001417C5">
          <w:rPr>
            <w:rFonts w:ascii="Arial" w:eastAsia="Arial" w:hAnsi="Arial" w:cs="Arial"/>
          </w:rPr>
          <w:t>:</w:t>
        </w:r>
      </w:ins>
      <w:ins w:id="43" w:author="Elliot Martin" w:date="2022-01-24T16:26:00Z">
        <w:r w:rsidR="008802A5">
          <w:rPr>
            <w:rFonts w:ascii="Arial" w:eastAsia="Arial" w:hAnsi="Arial" w:cs="Arial"/>
          </w:rPr>
          <w:t xml:space="preserve"> </w:t>
        </w:r>
      </w:ins>
      <m:oMath>
        <m:f>
          <m:fPr>
            <m:ctrlPr>
              <w:ins w:id="44" w:author="Elliot Martin" w:date="2022-01-24T16:29:00Z">
                <w:rPr>
                  <w:rFonts w:ascii="Cambria Math" w:eastAsia="Arial" w:hAnsi="Cambria Math" w:cs="Arial"/>
                  <w:i/>
                </w:rPr>
              </w:ins>
            </m:ctrlPr>
          </m:fPr>
          <m:num>
            <m:sSub>
              <m:sSubPr>
                <m:ctrlPr>
                  <w:ins w:id="45" w:author="Elliot Martin" w:date="2022-01-24T16:29:00Z">
                    <w:rPr>
                      <w:rFonts w:ascii="Cambria Math" w:eastAsia="Arial" w:hAnsi="Cambria Math" w:cs="Arial"/>
                      <w:i/>
                    </w:rPr>
                  </w:ins>
                </m:ctrlPr>
              </m:sSubPr>
              <m:e>
                <m:r>
                  <w:ins w:id="46" w:author="Elliot Martin" w:date="2022-01-24T16:29:00Z">
                    <w:rPr>
                      <w:rFonts w:ascii="Cambria Math" w:eastAsia="Arial" w:hAnsi="Cambria Math" w:cs="Arial"/>
                    </w:rPr>
                    <m:t>Polysome</m:t>
                  </w:ins>
                </m:r>
              </m:e>
              <m:sub>
                <m:r>
                  <w:ins w:id="47" w:author="Elliot Martin" w:date="2022-01-24T16:29:00Z">
                    <w:rPr>
                      <w:rFonts w:ascii="Cambria Math" w:eastAsia="Arial" w:hAnsi="Cambria Math" w:cs="Arial"/>
                    </w:rPr>
                    <m:t>TPM</m:t>
                  </w:ins>
                </m:r>
              </m:sub>
            </m:sSub>
            <m:r>
              <w:ins w:id="48" w:author="Elliot Martin" w:date="2022-01-24T16:29:00Z">
                <w:rPr>
                  <w:rFonts w:ascii="Cambria Math" w:eastAsia="Arial" w:hAnsi="Cambria Math" w:cs="Arial"/>
                </w:rPr>
                <m:t>+1</m:t>
              </w:ins>
            </m:r>
          </m:num>
          <m:den>
            <m:sSub>
              <m:sSubPr>
                <m:ctrlPr>
                  <w:ins w:id="49" w:author="Elliot Martin" w:date="2022-01-24T16:29:00Z">
                    <w:rPr>
                      <w:rFonts w:ascii="Cambria Math" w:eastAsia="Arial" w:hAnsi="Cambria Math" w:cs="Arial"/>
                      <w:i/>
                    </w:rPr>
                  </w:ins>
                </m:ctrlPr>
              </m:sSubPr>
              <m:e>
                <m:r>
                  <w:ins w:id="50" w:author="Elliot Martin" w:date="2022-01-24T16:29:00Z">
                    <w:rPr>
                      <w:rFonts w:ascii="Cambria Math" w:eastAsia="Arial" w:hAnsi="Cambria Math" w:cs="Arial"/>
                    </w:rPr>
                    <m:t>Input</m:t>
                  </w:ins>
                </m:r>
              </m:e>
              <m:sub>
                <m:r>
                  <w:ins w:id="51" w:author="Elliot Martin" w:date="2022-01-24T16:29:00Z">
                    <w:rPr>
                      <w:rFonts w:ascii="Cambria Math" w:eastAsia="Arial" w:hAnsi="Cambria Math" w:cs="Arial"/>
                    </w:rPr>
                    <m:t>TPM</m:t>
                  </w:ins>
                </m:r>
              </m:sub>
            </m:sSub>
            <m:r>
              <w:ins w:id="52" w:author="Elliot Martin" w:date="2022-01-24T16:29:00Z">
                <w:rPr>
                  <w:rFonts w:ascii="Cambria Math" w:eastAsia="Arial" w:hAnsi="Cambria Math" w:cs="Arial"/>
                </w:rPr>
                <m:t>+1</m:t>
              </w:ins>
            </m:r>
          </m:den>
        </m:f>
      </m:oMath>
      <w:ins w:id="53" w:author="Elliot Martin" w:date="2022-01-24T16:23:00Z">
        <w:r w:rsidR="001417C5">
          <w:rPr>
            <w:rFonts w:ascii="Arial" w:eastAsia="Arial" w:hAnsi="Arial" w:cs="Arial"/>
          </w:rPr>
          <w:t xml:space="preserve"> </w:t>
        </w:r>
      </w:ins>
      <w:del w:id="54"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55" w:author="Elliot Martin" w:date="2022-01-24T16:23:00Z">
        <w:r w:rsidR="001417C5">
          <w:rPr>
            <w:rFonts w:ascii="Arial" w:eastAsia="Arial" w:hAnsi="Arial" w:cs="Arial"/>
          </w:rPr>
          <w:t xml:space="preserve"> a</w:t>
        </w:r>
      </w:ins>
      <w:ins w:id="56"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57"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58"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28"/>
    </w:p>
    <w:p w14:paraId="61B05107" w14:textId="1ABDECA3" w:rsidR="00DC20CE" w:rsidRDefault="00DC20CE" w:rsidP="005203CF">
      <w:pPr>
        <w:spacing w:line="360" w:lineRule="auto"/>
        <w:jc w:val="both"/>
        <w:rPr>
          <w:ins w:id="59" w:author="Elliot Martin" w:date="2022-01-24T15:08:00Z"/>
          <w:rFonts w:ascii="Arial" w:eastAsia="Arial" w:hAnsi="Arial" w:cs="Arial"/>
          <w:b/>
          <w:bCs/>
        </w:rPr>
      </w:pPr>
      <w:ins w:id="60"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3693895" w:rsidR="00DC20CE" w:rsidRDefault="00DC20CE" w:rsidP="005203CF">
      <w:pPr>
        <w:spacing w:line="360" w:lineRule="auto"/>
        <w:jc w:val="both"/>
        <w:rPr>
          <w:ins w:id="61" w:author="Elliot Martin" w:date="2022-01-24T16:05:00Z"/>
          <w:rFonts w:ascii="Arial" w:eastAsia="Arial" w:hAnsi="Arial" w:cs="Arial"/>
        </w:rPr>
      </w:pPr>
      <w:ins w:id="62" w:author="Elliot Martin" w:date="2022-01-24T15:08:00Z">
        <w:r w:rsidRPr="00DC20CE">
          <w:rPr>
            <w:rFonts w:ascii="Arial" w:eastAsia="Arial" w:hAnsi="Arial" w:cs="Arial"/>
            <w:rPrChange w:id="63" w:author="Elliot Martin" w:date="2022-01-24T15:08:00Z">
              <w:rPr>
                <w:rFonts w:ascii="Arial" w:eastAsia="Arial" w:hAnsi="Arial" w:cs="Arial"/>
                <w:b/>
                <w:bCs/>
              </w:rPr>
            </w:rPrChange>
          </w:rPr>
          <w:t>Differential expression</w:t>
        </w:r>
      </w:ins>
      <w:ins w:id="64" w:author="Elliot Martin" w:date="2022-01-24T15:12:00Z">
        <w:r>
          <w:rPr>
            <w:rFonts w:ascii="Arial" w:eastAsia="Arial" w:hAnsi="Arial" w:cs="Arial"/>
          </w:rPr>
          <w:t xml:space="preserve"> analysis</w:t>
        </w:r>
        <w:r w:rsidR="00DA2B95">
          <w:rPr>
            <w:rFonts w:ascii="Arial" w:eastAsia="Arial" w:hAnsi="Arial" w:cs="Arial"/>
          </w:rPr>
          <w:t xml:space="preserve"> </w:t>
        </w:r>
      </w:ins>
      <w:ins w:id="65" w:author="Elliot Martin" w:date="2022-01-24T15:08:00Z">
        <w:r w:rsidRPr="00DC20CE">
          <w:rPr>
            <w:rFonts w:ascii="Arial" w:eastAsia="Arial" w:hAnsi="Arial" w:cs="Arial"/>
            <w:rPrChange w:id="66" w:author="Elliot Martin" w:date="2022-01-24T15:08:00Z">
              <w:rPr>
                <w:rFonts w:ascii="Arial" w:eastAsia="Arial" w:hAnsi="Arial" w:cs="Arial"/>
                <w:b/>
                <w:bCs/>
              </w:rPr>
            </w:rPrChange>
          </w:rPr>
          <w:t>between</w:t>
        </w:r>
      </w:ins>
      <w:ins w:id="67" w:author="Elliot Martin" w:date="2022-01-24T15:13:00Z">
        <w:r w:rsidR="00DA2B95">
          <w:rPr>
            <w:rFonts w:ascii="Arial" w:eastAsia="Arial" w:hAnsi="Arial" w:cs="Arial"/>
          </w:rPr>
          <w:t xml:space="preserve"> all</w:t>
        </w:r>
      </w:ins>
      <w:ins w:id="68" w:author="Elliot Martin" w:date="2022-01-24T15:08:00Z">
        <w:r w:rsidRPr="00DC20CE">
          <w:rPr>
            <w:rFonts w:ascii="Arial" w:eastAsia="Arial" w:hAnsi="Arial" w:cs="Arial"/>
            <w:rPrChange w:id="69" w:author="Elliot Martin" w:date="2022-01-24T15:08:00Z">
              <w:rPr>
                <w:rFonts w:ascii="Arial" w:eastAsia="Arial" w:hAnsi="Arial" w:cs="Arial"/>
                <w:b/>
                <w:bCs/>
              </w:rPr>
            </w:rPrChange>
          </w:rPr>
          <w:t xml:space="preserve"> </w:t>
        </w:r>
      </w:ins>
      <w:ins w:id="70"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mRNAseq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71" w:author="Elliot Martin" w:date="2022-01-24T15:12:00Z">
        <w:r w:rsidR="00DA2B95">
          <w:rPr>
            <w:rFonts w:ascii="Arial" w:eastAsia="Arial" w:hAnsi="Arial" w:cs="Arial"/>
          </w:rPr>
          <w:t>using DEseq2</w:t>
        </w:r>
      </w:ins>
      <w:ins w:id="72"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DA2B95">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73" w:author="Elliot Martin" w:date="2022-01-24T15:13:00Z">
        <w:r w:rsidR="00DA2B95">
          <w:rPr>
            <w:rFonts w:ascii="Arial" w:eastAsia="Arial" w:hAnsi="Arial" w:cs="Arial"/>
          </w:rPr>
          <w:t>.</w:t>
        </w:r>
      </w:ins>
      <w:ins w:id="74" w:author="Elliot Martin" w:date="2022-01-24T15:12:00Z">
        <w:r w:rsidR="00DA2B95" w:rsidRPr="003D0112">
          <w:rPr>
            <w:rFonts w:ascii="Arial" w:eastAsia="Arial" w:hAnsi="Arial" w:cs="Arial"/>
          </w:rPr>
          <w:t xml:space="preserve"> </w:t>
        </w:r>
      </w:ins>
      <w:ins w:id="75" w:author="Elliot Martin" w:date="2022-01-24T15:13:00Z">
        <w:r w:rsidR="00DA2B95">
          <w:rPr>
            <w:rFonts w:ascii="Arial" w:eastAsia="Arial" w:hAnsi="Arial" w:cs="Arial"/>
          </w:rPr>
          <w:t>D</w:t>
        </w:r>
      </w:ins>
      <w:ins w:id="76" w:author="Elliot Martin" w:date="2022-01-24T15:12:00Z">
        <w:r w:rsidR="00DA2B95">
          <w:rPr>
            <w:rFonts w:ascii="Arial" w:eastAsia="Arial" w:hAnsi="Arial" w:cs="Arial"/>
          </w:rPr>
          <w:t xml:space="preserve">ifferential expression </w:t>
        </w:r>
      </w:ins>
      <w:ins w:id="77" w:author="Elliot Martin" w:date="2022-01-24T15:08:00Z">
        <w:r w:rsidRPr="00DC20CE">
          <w:rPr>
            <w:rFonts w:ascii="Arial" w:eastAsia="Arial" w:hAnsi="Arial" w:cs="Arial"/>
            <w:rPrChange w:id="78"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79" w:author="Elliot Martin" w:date="2022-01-24T16:10:00Z">
        <w:r w:rsidR="00A50B13">
          <w:rPr>
            <w:rFonts w:ascii="Arial" w:eastAsia="Arial" w:hAnsi="Arial" w:cs="Arial"/>
          </w:rPr>
          <w:t>4</w:t>
        </w:r>
      </w:ins>
      <w:ins w:id="80" w:author="Elliot Martin" w:date="2022-01-24T15:08:00Z">
        <w:r w:rsidRPr="00DC20CE">
          <w:rPr>
            <w:rFonts w:ascii="Arial" w:eastAsia="Arial" w:hAnsi="Arial" w:cs="Arial"/>
          </w:rPr>
          <w:t>| fold, FDR &lt; 0.</w:t>
        </w:r>
      </w:ins>
      <w:ins w:id="81" w:author="Elliot Martin" w:date="2022-01-24T16:10:00Z">
        <w:r w:rsidR="00A50B13">
          <w:rPr>
            <w:rFonts w:ascii="Arial" w:eastAsia="Arial" w:hAnsi="Arial" w:cs="Arial"/>
          </w:rPr>
          <w:t>05</w:t>
        </w:r>
      </w:ins>
      <w:ins w:id="82" w:author="Elliot Martin" w:date="2022-01-24T15:08:00Z">
        <w:r>
          <w:rPr>
            <w:rFonts w:ascii="Arial" w:eastAsia="Arial" w:hAnsi="Arial" w:cs="Arial"/>
          </w:rPr>
          <w:t xml:space="preserve">. </w:t>
        </w:r>
      </w:ins>
    </w:p>
    <w:p w14:paraId="71A1E5AD" w14:textId="28DA2942" w:rsidR="003C20C8" w:rsidRDefault="003C20C8" w:rsidP="003C20C8">
      <w:pPr>
        <w:spacing w:line="360" w:lineRule="auto"/>
        <w:jc w:val="both"/>
        <w:rPr>
          <w:ins w:id="83" w:author="Elliot Martin" w:date="2022-01-24T16:06:00Z"/>
          <w:rFonts w:ascii="Arial" w:eastAsia="Arial" w:hAnsi="Arial" w:cs="Arial"/>
        </w:rPr>
      </w:pPr>
      <w:ins w:id="84"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polysome-seq</w:t>
        </w:r>
        <w:r>
          <w:rPr>
            <w:rFonts w:ascii="Arial" w:eastAsia="Arial" w:hAnsi="Arial" w:cs="Arial"/>
          </w:rPr>
          <w:t xml:space="preserve">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using DEseq2</w:t>
        </w:r>
        <w:r>
          <w:rPr>
            <w:rFonts w:ascii="Arial" w:eastAsia="Arial" w:hAnsi="Arial" w:cs="Arial"/>
          </w:rPr>
          <w:t xml:space="preserve"> </w:t>
        </w:r>
      </w:ins>
      <w:r>
        <w:rPr>
          <w:rFonts w:ascii="Arial" w:eastAsia="Arial" w:hAnsi="Arial" w:cs="Arial"/>
        </w:rPr>
        <w:fldChar w:fldCharType="begin"/>
      </w:r>
      <w:r>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85" w:author="Elliot Martin" w:date="2022-01-24T16:07:00Z">
        <w:r>
          <w:rPr>
            <w:rFonts w:ascii="Arial" w:eastAsia="Arial" w:hAnsi="Arial" w:cs="Arial"/>
          </w:rPr>
          <w:t xml:space="preserve"> </w:t>
        </w:r>
      </w:ins>
      <w:ins w:id="86" w:author="Elliot Martin" w:date="2022-01-24T16:05:00Z">
        <w:r>
          <w:rPr>
            <w:rFonts w:ascii="Arial" w:eastAsia="Arial" w:hAnsi="Arial" w:cs="Arial"/>
          </w:rPr>
          <w:t>usi</w:t>
        </w:r>
      </w:ins>
      <w:ins w:id="87" w:author="Elliot Martin" w:date="2022-01-24T16:06:00Z">
        <w:r>
          <w:rPr>
            <w:rFonts w:ascii="Arial" w:eastAsia="Arial" w:hAnsi="Arial" w:cs="Arial"/>
          </w:rPr>
          <w:t xml:space="preserve">ng </w:t>
        </w:r>
      </w:ins>
      <w:ins w:id="88" w:author="Elliot Martin" w:date="2022-01-24T16:08:00Z">
        <w:r>
          <w:rPr>
            <w:rFonts w:ascii="Arial" w:eastAsia="Arial" w:hAnsi="Arial" w:cs="Arial"/>
          </w:rPr>
          <w:t xml:space="preserve">the model </w:t>
        </w:r>
        <w:r w:rsidRPr="003C20C8">
          <w:rPr>
            <w:rFonts w:ascii="Arial" w:eastAsia="Arial" w:hAnsi="Arial" w:cs="Arial"/>
          </w:rPr>
          <w:t>~ type + genotype + genotype:type</w:t>
        </w:r>
        <w:r>
          <w:rPr>
            <w:rFonts w:ascii="Arial" w:eastAsia="Arial" w:hAnsi="Arial" w:cs="Arial"/>
          </w:rPr>
          <w:t xml:space="preserve"> with </w:t>
        </w:r>
      </w:ins>
      <w:ins w:id="89" w:author="Elliot Martin" w:date="2022-01-24T16:06:00Z">
        <w:r>
          <w:rPr>
            <w:rFonts w:ascii="Arial" w:eastAsia="Arial" w:hAnsi="Arial" w:cs="Arial"/>
          </w:rPr>
          <w:t xml:space="preserve"> LRT</w:t>
        </w:r>
      </w:ins>
      <w:ins w:id="90"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91" w:author="Elliot Martin" w:date="2022-01-24T16:06:00Z">
        <w:r>
          <w:rPr>
            <w:rFonts w:ascii="Arial" w:eastAsia="Arial" w:hAnsi="Arial" w:cs="Arial"/>
          </w:rPr>
          <w:t xml:space="preserve"> to test for changes in polysome counts controlling for input counts.</w:t>
        </w:r>
      </w:ins>
      <w:ins w:id="92" w:author="Elliot Martin" w:date="2022-01-24T16:09:00Z">
        <w:r w:rsidR="00A50B13">
          <w:rPr>
            <w:rFonts w:ascii="Arial" w:eastAsia="Arial" w:hAnsi="Arial" w:cs="Arial"/>
          </w:rPr>
          <w:t xml:space="preserve"> Differential </w:t>
        </w:r>
      </w:ins>
      <w:ins w:id="93"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r w:rsidR="00A50B13">
          <w:rPr>
            <w:rFonts w:ascii="Arial" w:eastAsia="Arial" w:hAnsi="Arial" w:cs="Arial"/>
          </w:rPr>
          <w:t>pvalue</w:t>
        </w:r>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7C2ED016" w:rsidR="00DC20CE" w:rsidRDefault="00DA2B95" w:rsidP="005203CF">
      <w:pPr>
        <w:spacing w:line="360" w:lineRule="auto"/>
        <w:jc w:val="both"/>
        <w:rPr>
          <w:ins w:id="94" w:author="Elliot Martin" w:date="2022-01-24T16:20:00Z"/>
          <w:rFonts w:ascii="Arial" w:eastAsia="Arial" w:hAnsi="Arial" w:cs="Arial"/>
        </w:rPr>
      </w:pPr>
      <w:ins w:id="95"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96" w:author="Elliot Martin" w:date="2022-01-24T15:10:00Z">
        <w:r w:rsidR="00DC20CE" w:rsidRPr="003D0112">
          <w:rPr>
            <w:rFonts w:ascii="Arial" w:eastAsia="Arial" w:hAnsi="Arial" w:cs="Arial"/>
          </w:rPr>
          <w:t xml:space="preserve"> express</w:t>
        </w:r>
      </w:ins>
      <w:ins w:id="97" w:author="Elliot Martin" w:date="2022-01-24T15:11:00Z">
        <w:r w:rsidR="00DC20CE">
          <w:rPr>
            <w:rFonts w:ascii="Arial" w:eastAsia="Arial" w:hAnsi="Arial" w:cs="Arial"/>
          </w:rPr>
          <w:t>ed genes</w:t>
        </w:r>
      </w:ins>
      <w:ins w:id="98" w:author="Elliot Martin" w:date="2022-01-24T15:10:00Z">
        <w:r w:rsidR="00DC20CE" w:rsidRPr="003D0112">
          <w:rPr>
            <w:rFonts w:ascii="Arial" w:eastAsia="Arial" w:hAnsi="Arial" w:cs="Arial"/>
          </w:rPr>
          <w:t xml:space="preserve"> between</w:t>
        </w:r>
      </w:ins>
      <w:ins w:id="99" w:author="Elliot Martin" w:date="2022-01-24T15:11:00Z">
        <w:r w:rsidR="00DC20CE">
          <w:rPr>
            <w:rFonts w:ascii="Arial" w:eastAsia="Arial" w:hAnsi="Arial" w:cs="Arial"/>
          </w:rPr>
          <w:t xml:space="preserve"> all germline</w:t>
        </w:r>
      </w:ins>
      <w:ins w:id="100" w:author="Elliot Martin" w:date="2022-01-24T15:10:00Z">
        <w:r w:rsidR="00DC20CE">
          <w:rPr>
            <w:rFonts w:ascii="Arial" w:eastAsia="Arial" w:hAnsi="Arial" w:cs="Arial"/>
          </w:rPr>
          <w:t xml:space="preserve"> clusters from </w:t>
        </w:r>
      </w:ins>
      <w:ins w:id="101" w:author="Elliot Martin" w:date="2022-01-24T15:11:00Z">
        <w:r w:rsidR="00DC20CE" w:rsidRPr="00DC20CE">
          <w:rPr>
            <w:rFonts w:ascii="Arial" w:eastAsia="Arial" w:hAnsi="Arial" w:cs="Arial"/>
          </w:rPr>
          <w:t>scRNA-seq</w:t>
        </w:r>
        <w:r w:rsidR="00DC20CE">
          <w:rPr>
            <w:rFonts w:ascii="Arial" w:eastAsia="Arial" w:hAnsi="Arial" w:cs="Arial"/>
          </w:rPr>
          <w:t xml:space="preserve"> was determined using the </w:t>
        </w:r>
      </w:ins>
      <w:ins w:id="102" w:author="Elliot Martin" w:date="2022-01-24T15:12:00Z">
        <w:r w:rsidR="00DC20CE" w:rsidRPr="00DC20CE">
          <w:rPr>
            <w:rFonts w:ascii="Arial" w:eastAsia="Arial" w:hAnsi="Arial" w:cs="Arial"/>
          </w:rPr>
          <w:t>FindAllMarkers</w:t>
        </w:r>
        <w:r w:rsidR="00DC20CE">
          <w:rPr>
            <w:rFonts w:ascii="Arial" w:eastAsia="Arial" w:hAnsi="Arial" w:cs="Arial"/>
          </w:rPr>
          <w:t xml:space="preserve"> function from Seurat</w:t>
        </w:r>
      </w:ins>
      <w:ins w:id="103"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3C20C8">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104" w:author="Elliot Martin" w:date="2022-01-24T15:12:00Z">
        <w:r w:rsidR="00DC20CE">
          <w:rPr>
            <w:rFonts w:ascii="Arial" w:eastAsia="Arial" w:hAnsi="Arial" w:cs="Arial"/>
          </w:rPr>
          <w:t>.</w:t>
        </w:r>
      </w:ins>
      <w:ins w:id="105" w:author="Elliot Martin" w:date="2022-01-24T16:12:00Z">
        <w:r w:rsidR="004E26F0">
          <w:rPr>
            <w:rFonts w:ascii="Arial" w:eastAsia="Arial" w:hAnsi="Arial" w:cs="Arial"/>
          </w:rPr>
          <w:t xml:space="preserve"> Cutoff</w:t>
        </w:r>
      </w:ins>
      <w:ins w:id="106" w:author="Elliot Martin" w:date="2022-01-24T16:31:00Z">
        <w:r w:rsidR="00CC65FE">
          <w:rPr>
            <w:rFonts w:ascii="Arial" w:eastAsia="Arial" w:hAnsi="Arial" w:cs="Arial"/>
          </w:rPr>
          <w:t xml:space="preserve"> was </w:t>
        </w:r>
      </w:ins>
      <w:ins w:id="107" w:author="Elliot Martin" w:date="2022-01-24T16:19:00Z">
        <w:r w:rsidR="00146F9A" w:rsidRPr="00146F9A">
          <w:rPr>
            <w:rFonts w:ascii="Arial" w:eastAsia="Arial" w:hAnsi="Arial" w:cs="Arial"/>
          </w:rPr>
          <w:t>logfc.threshold = 0.75</w:t>
        </w:r>
        <w:r w:rsidR="00146F9A">
          <w:rPr>
            <w:rFonts w:ascii="Arial" w:eastAsia="Arial" w:hAnsi="Arial" w:cs="Arial"/>
          </w:rPr>
          <w:t>.</w:t>
        </w:r>
      </w:ins>
    </w:p>
    <w:p w14:paraId="391B5CED" w14:textId="260E232E" w:rsidR="00146F9A" w:rsidRDefault="00146F9A" w:rsidP="00146F9A">
      <w:pPr>
        <w:spacing w:line="360" w:lineRule="auto"/>
        <w:jc w:val="both"/>
        <w:rPr>
          <w:ins w:id="108" w:author="Elliot Martin" w:date="2022-01-24T16:20:00Z"/>
          <w:rFonts w:ascii="Arial" w:eastAsia="Arial" w:hAnsi="Arial" w:cs="Arial"/>
        </w:rPr>
      </w:pPr>
      <w:ins w:id="109"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w:t>
        </w:r>
        <w:r>
          <w:rPr>
            <w:rFonts w:ascii="Arial" w:eastAsia="Arial" w:hAnsi="Arial" w:cs="Arial"/>
          </w:rPr>
          <w:t>germarium soma clusters</w:t>
        </w:r>
        <w:r>
          <w:rPr>
            <w:rFonts w:ascii="Arial" w:eastAsia="Arial" w:hAnsi="Arial" w:cs="Arial"/>
          </w:rPr>
          <w:t xml:space="preserve">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 </w:t>
        </w:r>
        <w:r>
          <w:rPr>
            <w:rFonts w:ascii="Arial" w:eastAsia="Arial" w:hAnsi="Arial" w:cs="Arial"/>
          </w:rPr>
          <w:fldChar w:fldCharType="begin"/>
        </w:r>
        <w:r>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110" w:author="Elliot Martin" w:date="2022-01-24T16:31:00Z">
        <w:r w:rsidR="00CC65FE">
          <w:rPr>
            <w:rFonts w:ascii="Arial" w:eastAsia="Arial" w:hAnsi="Arial" w:cs="Arial"/>
          </w:rPr>
          <w:t>was</w:t>
        </w:r>
      </w:ins>
      <w:ins w:id="111" w:author="Elliot Martin" w:date="2022-01-24T16:20:00Z">
        <w:r>
          <w:rPr>
            <w:rFonts w:ascii="Arial" w:eastAsia="Arial" w:hAnsi="Arial" w:cs="Arial"/>
          </w:rPr>
          <w:t xml:space="preserve"> </w:t>
        </w:r>
        <w:r w:rsidRPr="00146F9A">
          <w:rPr>
            <w:rFonts w:ascii="Arial" w:eastAsia="Arial" w:hAnsi="Arial" w:cs="Arial"/>
          </w:rPr>
          <w:t>logfc.threshold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lastRenderedPageBreak/>
        <w:t>GO term heatmaps:</w:t>
      </w:r>
    </w:p>
    <w:p w14:paraId="64B83B0D" w14:textId="77476784"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112"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113"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8356D3">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1D84EAD5"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D335D8">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114" w:author="Elliot Martin" w:date="2022-01-24T16:33:00Z">
        <w:r w:rsidR="00F4537D">
          <w:rPr>
            <w:rFonts w:ascii="Arial" w:eastAsia="Arial" w:hAnsi="Arial" w:cs="Arial"/>
            <w:sz w:val="22"/>
            <w:szCs w:val="22"/>
          </w:rPr>
          <w:t xml:space="preserve"> </w:t>
        </w:r>
      </w:ins>
      <w:del w:id="115"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116" w:author="Elliot Martin" w:date="2022-01-24T16:33:00Z">
        <w:r w:rsidR="00F4537D">
          <w:rPr>
            <w:rFonts w:ascii="Arial" w:eastAsia="Arial" w:hAnsi="Arial" w:cs="Arial"/>
            <w:sz w:val="22"/>
            <w:szCs w:val="22"/>
          </w:rPr>
          <w:t>-</w:t>
        </w:r>
      </w:ins>
      <w:ins w:id="117"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rotating in RT for 1 hour. Samples were then washed in wash buffer for 5 minutes (10% deionized formamide and 10% 20x SSC in RNase-free water). Ovaries were covered and incubated overnight with 1ul of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r w:rsidR="0047200A" w:rsidRPr="005203CF">
        <w:rPr>
          <w:rFonts w:ascii="Arial" w:eastAsia="Arial" w:hAnsi="Arial" w:cs="Arial"/>
          <w:sz w:val="22"/>
          <w:szCs w:val="22"/>
        </w:rPr>
        <w:t xml:space="preserve"> (VectaLabs)</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Quantification of Stainings</w:t>
      </w:r>
    </w:p>
    <w:p w14:paraId="40BFACF8" w14:textId="7C166765" w:rsidR="00C41A43" w:rsidRPr="005203CF" w:rsidDel="004A1008" w:rsidRDefault="00B818F1" w:rsidP="005203CF">
      <w:pPr>
        <w:spacing w:line="360" w:lineRule="auto"/>
        <w:jc w:val="both"/>
        <w:rPr>
          <w:del w:id="118" w:author="Elliot Martin" w:date="2022-01-24T15:01:00Z"/>
          <w:rFonts w:ascii="Arial" w:eastAsia="Arial" w:hAnsi="Arial" w:cs="Arial"/>
        </w:rPr>
      </w:pPr>
      <w:r w:rsidRPr="005203CF">
        <w:rPr>
          <w:rFonts w:ascii="Arial" w:eastAsia="Arial" w:hAnsi="Arial" w:cs="Arial"/>
        </w:rPr>
        <w:t>Staining</w:t>
      </w:r>
      <w:r>
        <w:rPr>
          <w:rFonts w:ascii="Arial" w:eastAsia="Arial" w:hAnsi="Arial" w:cs="Arial"/>
        </w:rPr>
        <w:t>s</w:t>
      </w:r>
      <w:r w:rsidR="00C41A43" w:rsidRPr="005203CF">
        <w:rPr>
          <w:rFonts w:ascii="Arial" w:eastAsia="Arial" w:hAnsi="Arial" w:cs="Arial"/>
        </w:rPr>
        <w:t xml:space="preserve"> were quantified using the Fiji Measure tool. Images were cropped to place the stem cell niche at x=0. Individual cells were outlined within the germarium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geom_smooth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119" w:author="Elliot Martin" w:date="2022-01-24T15:00:00Z"/>
          <w:rFonts w:ascii="Arial" w:eastAsia="Arial" w:hAnsi="Arial" w:cs="Arial"/>
          <w:b/>
          <w:bCs/>
        </w:rPr>
      </w:pPr>
      <w:r w:rsidRPr="005203CF">
        <w:rPr>
          <w:rFonts w:ascii="Arial" w:eastAsia="Arial" w:hAnsi="Arial" w:cs="Arial"/>
          <w:b/>
          <w:bCs/>
        </w:rPr>
        <w:t>References:</w:t>
      </w:r>
    </w:p>
    <w:p w14:paraId="12549E8B" w14:textId="77777777" w:rsidR="008356D3" w:rsidRDefault="001923CB" w:rsidP="008356D3">
      <w:pPr>
        <w:pStyle w:val="Bibliography"/>
      </w:pPr>
      <w:r>
        <w:rPr>
          <w:rFonts w:ascii="Arial" w:eastAsia="Arial" w:hAnsi="Arial" w:cs="Arial"/>
          <w:b/>
          <w:bCs/>
        </w:rPr>
        <w:fldChar w:fldCharType="begin"/>
      </w:r>
      <w:r>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8356D3">
        <w:t xml:space="preserve">Blatt, Patrick, Elliot T. Martin, Shane M. Breznak, and Prashanth Rangan. 2020. “Post-Transcriptional Gene Regulation Regulates Germline Stem Cell to Oocyte Transition during Drosophila </w:t>
      </w:r>
      <w:r w:rsidR="008356D3">
        <w:lastRenderedPageBreak/>
        <w:t xml:space="preserve">Oogenesis.” In </w:t>
      </w:r>
      <w:r w:rsidR="008356D3">
        <w:rPr>
          <w:i/>
          <w:iCs/>
        </w:rPr>
        <w:t>Current Topics in Developmental Biology</w:t>
      </w:r>
      <w:r w:rsidR="008356D3">
        <w:t>, 140:3–34. Elsevier. https://linkinghub.elsevier.com/retrieve/pii/S007021531930078X.</w:t>
      </w:r>
    </w:p>
    <w:p w14:paraId="5352E5F4" w14:textId="77777777" w:rsidR="008356D3" w:rsidRDefault="008356D3" w:rsidP="008356D3">
      <w:pPr>
        <w:pStyle w:val="Bibliography"/>
      </w:pPr>
      <w:r>
        <w:t xml:space="preserve">Carpenter, Adelaide T. C. 1979. “Synaptonemal Complex and Recombination Nodules in Wild-Type Drosophila Melanogaster Females.” </w:t>
      </w:r>
      <w:r>
        <w:rPr>
          <w:i/>
          <w:iCs/>
        </w:rPr>
        <w:t>Genetics</w:t>
      </w:r>
      <w:r>
        <w:t xml:space="preserve"> 92 (2): 511.</w:t>
      </w:r>
    </w:p>
    <w:p w14:paraId="2E4CA8F8" w14:textId="77777777" w:rsidR="008356D3" w:rsidRDefault="008356D3" w:rsidP="008356D3">
      <w:pPr>
        <w:pStyle w:val="Bibliography"/>
      </w:pPr>
      <w:r>
        <w:t xml:space="preserve">Carpenter, Adelaide T.C. 1975. “Electron Microscopy of Meiosis in Drosophila Melanogaster Females.” </w:t>
      </w:r>
      <w:r>
        <w:rPr>
          <w:i/>
          <w:iCs/>
        </w:rPr>
        <w:t>Chromosoma</w:t>
      </w:r>
      <w:r>
        <w:t xml:space="preserve"> 51 (2): 157–82. https://doi.org/10.1007/BF00319833.</w:t>
      </w:r>
    </w:p>
    <w:p w14:paraId="4DFAF814" w14:textId="77777777" w:rsidR="008356D3" w:rsidRDefault="008356D3" w:rsidP="008356D3">
      <w:pPr>
        <w:pStyle w:val="Bibliography"/>
      </w:pPr>
      <w:r>
        <w:t xml:space="preserve">Carreira-Rosario, Arnaldo, Varsha Bhargava, Jens Hillebrand, Rahul K. K Kollipara, Mani Ramaswami, and Michael Buszczak. 2016. “Repression of Pumilio Protein Expression by Rbfox1 Promotes Germ Cell Differentiation.” </w:t>
      </w:r>
      <w:r>
        <w:rPr>
          <w:i/>
          <w:iCs/>
        </w:rPr>
        <w:t>Developmental Cell</w:t>
      </w:r>
      <w:r>
        <w:t xml:space="preserve"> 36 (5): 562–71. https://doi.org/10.1016/j.devcel.2016.02.010.</w:t>
      </w:r>
    </w:p>
    <w:p w14:paraId="300BE3C5" w14:textId="77777777" w:rsidR="008356D3" w:rsidRDefault="008356D3" w:rsidP="008356D3">
      <w:pPr>
        <w:pStyle w:val="Bibliography"/>
      </w:pPr>
      <w:r>
        <w:t xml:space="preserve">Chen, Dahua, and Dennis McKearin. 2003a. “Dpp Signaling Silences Bam Transcription Directly to Establish Asymmetric Divisions of Germline Stem Cells.” </w:t>
      </w:r>
      <w:r>
        <w:rPr>
          <w:i/>
          <w:iCs/>
        </w:rPr>
        <w:t>Current Biology</w:t>
      </w:r>
      <w:r>
        <w:t xml:space="preserve"> 13 (20): 1786–91. https://doi.org/10.1016/J.CUB.2003.09.033.</w:t>
      </w:r>
    </w:p>
    <w:p w14:paraId="532DC180" w14:textId="77777777" w:rsidR="008356D3" w:rsidRDefault="008356D3" w:rsidP="008356D3">
      <w:pPr>
        <w:pStyle w:val="Bibliography"/>
      </w:pPr>
      <w:r>
        <w:t xml:space="preserve">Chen, Dahua, and Dennis M McKearin. 2003b. “A Discrete Transcriptional Silencer in the Bam Gene Determines Asymmetric Division of the Drosophila Germline Stem Cell.” </w:t>
      </w:r>
      <w:r>
        <w:rPr>
          <w:i/>
          <w:iCs/>
        </w:rPr>
        <w:t>Development</w:t>
      </w:r>
      <w:r>
        <w:t xml:space="preserve"> 130 (6): 1159–70. https://doi.org/10.1242/dev.00325.</w:t>
      </w:r>
    </w:p>
    <w:p w14:paraId="1D65298A" w14:textId="77777777" w:rsidR="008356D3" w:rsidRDefault="008356D3" w:rsidP="008356D3">
      <w:pPr>
        <w:pStyle w:val="Bibliography"/>
      </w:pPr>
      <w:r>
        <w:t xml:space="preserve">Christophorou, Nicolas, Thomas Rubin, and Jean-René Huynh. 2013. “Synaptonemal Complex Components Promote Centromere Pairing in Pre-Meiotic Germ Cells.” </w:t>
      </w:r>
      <w:r>
        <w:rPr>
          <w:i/>
          <w:iCs/>
        </w:rPr>
        <w:t>PLOS Genetics</w:t>
      </w:r>
      <w:r>
        <w:t xml:space="preserve"> 9 (12): e1004012. https://doi.org/10.1371/journal.pgen.1004012.</w:t>
      </w:r>
    </w:p>
    <w:p w14:paraId="4CF74509" w14:textId="77777777" w:rsidR="008356D3" w:rsidRDefault="008356D3" w:rsidP="008356D3">
      <w:pPr>
        <w:pStyle w:val="Bibliography"/>
      </w:pPr>
      <w:r>
        <w:t xml:space="preserve">Dansereau, David A, and Paul Lasko. 2008. “The Development of Germline Stem Cells in Drosophila.” </w:t>
      </w:r>
      <w:r>
        <w:rPr>
          <w:i/>
          <w:iCs/>
        </w:rPr>
        <w:t>Methods in Molecular Biology (Clifton, N.J.)</w:t>
      </w:r>
      <w:r>
        <w:t xml:space="preserve"> 450: 3–26. https://doi.org/10.1007/978-1-60327-214-8_1.</w:t>
      </w:r>
    </w:p>
    <w:p w14:paraId="4520430F" w14:textId="77777777" w:rsidR="008356D3" w:rsidRDefault="008356D3" w:rsidP="008356D3">
      <w:pPr>
        <w:pStyle w:val="Bibliography"/>
      </w:pPr>
      <w:r>
        <w:t xml:space="preserve">De Cuevas, Margaret, and Allan C Spradling. 1998. “Morphogenesis of the Drosophila Fusome and Its Implications for Oocyte Specification.” </w:t>
      </w:r>
      <w:r>
        <w:rPr>
          <w:i/>
          <w:iCs/>
        </w:rPr>
        <w:t>Development</w:t>
      </w:r>
      <w:r>
        <w:t xml:space="preserve"> 125 (15): 2781 LP – 2789.</w:t>
      </w:r>
    </w:p>
    <w:p w14:paraId="01B979A9" w14:textId="77777777" w:rsidR="008356D3" w:rsidRDefault="008356D3" w:rsidP="008356D3">
      <w:pPr>
        <w:pStyle w:val="Bibliography"/>
      </w:pPr>
      <w:r>
        <w:t xml:space="preserve">Decotto, Eva, and Allan C. Spradling. 2005. “The Drosophila Ovarian and Testis Stem Cell Niches: Similar Somatic Stem Cells and Signals.” </w:t>
      </w:r>
      <w:r>
        <w:rPr>
          <w:i/>
          <w:iCs/>
        </w:rPr>
        <w:t>Developmental Cell</w:t>
      </w:r>
      <w:r>
        <w:t xml:space="preserve"> 9 (4): 501–10. https://doi.org/10.1016/j.devcel.2005.08.012.</w:t>
      </w:r>
    </w:p>
    <w:p w14:paraId="437CE864" w14:textId="77777777" w:rsidR="008356D3" w:rsidRDefault="008356D3" w:rsidP="008356D3">
      <w:pPr>
        <w:pStyle w:val="Bibliography"/>
      </w:pPr>
      <w:r>
        <w:t xml:space="preserve">Flora, Pooja, Siu Wah Wong-Deyrup, Elliot Todd Martin, Ryan J Palumbo, Mohamad Nasrallah, Andrew Oligney, Patrick Blatt, Dhruv Patel, Gabriele Fuchs, and Prashanth Rangan. 2018. “Sequential Regulation of Maternal MRNAs through a Conserved Cis-Acting Element in Their 3′ UTRs.” </w:t>
      </w:r>
      <w:r>
        <w:rPr>
          <w:i/>
          <w:iCs/>
        </w:rPr>
        <w:t>Cell Reports</w:t>
      </w:r>
      <w:r>
        <w:t xml:space="preserve"> 25 (13): 3828–43.</w:t>
      </w:r>
    </w:p>
    <w:p w14:paraId="29EC0D50" w14:textId="77777777" w:rsidR="008356D3" w:rsidRDefault="008356D3" w:rsidP="008356D3">
      <w:pPr>
        <w:pStyle w:val="Bibliography"/>
      </w:pPr>
      <w:r>
        <w:t xml:space="preserve">Forbes, A. J., H. Lin, P. W. Ingham, and A. C. Spradling. 1996. “Hedgehog Is Required for the Proliferation and Specification of Ovarian Somatic Cells Prior to Egg Chamber Formation in Drosophila.” </w:t>
      </w:r>
      <w:r>
        <w:rPr>
          <w:i/>
          <w:iCs/>
        </w:rPr>
        <w:t>Development (Cambridge, England)</w:t>
      </w:r>
      <w:r>
        <w:t xml:space="preserve"> 122 (4): 1125–35.</w:t>
      </w:r>
    </w:p>
    <w:p w14:paraId="5FC77D65" w14:textId="77777777" w:rsidR="008356D3" w:rsidRDefault="008356D3" w:rsidP="008356D3">
      <w:pPr>
        <w:pStyle w:val="Bibliography"/>
      </w:pPr>
      <w:r>
        <w:t xml:space="preserve">Han, Ruijun, Xinying Wang, William Bachovchin, Zofia Zukowska, and John W. Osborn. 2015. “Inhibition of Dipeptidyl Peptidase 8/9 Impairs Preadipocyte Differentiation.” </w:t>
      </w:r>
      <w:r>
        <w:rPr>
          <w:i/>
          <w:iCs/>
        </w:rPr>
        <w:t>Scientific Reports</w:t>
      </w:r>
      <w:r>
        <w:t xml:space="preserve"> 5 (1): 12348. https://doi.org/10.1038/srep12348.</w:t>
      </w:r>
    </w:p>
    <w:p w14:paraId="0322628A" w14:textId="77777777" w:rsidR="008356D3" w:rsidRDefault="008356D3" w:rsidP="008356D3">
      <w:pPr>
        <w:pStyle w:val="Bibliography"/>
      </w:pPr>
      <w:r>
        <w:t xml:space="preserve">Hao, Yuhan, Stephanie Hao, Erica Andersen-Nissen, William M. Mauck, Shiwei Zheng, Andrew Butler, Maddie J. Lee, et al. 2021. “Integrated Analysis of Multimodal Single-Cell Data.” </w:t>
      </w:r>
      <w:r>
        <w:rPr>
          <w:i/>
          <w:iCs/>
        </w:rPr>
        <w:t>Cell</w:t>
      </w:r>
      <w:r>
        <w:t xml:space="preserve"> 184 (13): 3573-3587.e29. https://doi.org/10.1016/j.cell.2021.04.048.</w:t>
      </w:r>
    </w:p>
    <w:p w14:paraId="592AE940" w14:textId="77777777" w:rsidR="008356D3" w:rsidRDefault="008356D3" w:rsidP="008356D3">
      <w:pPr>
        <w:pStyle w:val="Bibliography"/>
      </w:pPr>
      <w:r>
        <w:t xml:space="preserve">Hinnant,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5E432108" w14:textId="77777777" w:rsidR="008356D3" w:rsidRDefault="008356D3" w:rsidP="008356D3">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50570626" w14:textId="77777777" w:rsidR="008356D3" w:rsidRDefault="008356D3" w:rsidP="008356D3">
      <w:pPr>
        <w:pStyle w:val="Bibliography"/>
      </w:pPr>
      <w:r>
        <w:lastRenderedPageBreak/>
        <w:t xml:space="preserve">Huynh, J., and D. St Johnston. 2000. “The Role of BicD, Egl, Orb and the Microtubules in the Restriction of Meiosis to the Drosophila Oocyte.” </w:t>
      </w:r>
      <w:r>
        <w:rPr>
          <w:i/>
          <w:iCs/>
        </w:rPr>
        <w:t>Development</w:t>
      </w:r>
      <w:r>
        <w:t xml:space="preserve"> 127 (13): 2785–94. https://doi.org/10.1242/dev.127.13.2785.</w:t>
      </w:r>
    </w:p>
    <w:p w14:paraId="3593BC44" w14:textId="77777777" w:rsidR="008356D3" w:rsidRDefault="008356D3" w:rsidP="008356D3">
      <w:pPr>
        <w:pStyle w:val="Bibliography"/>
      </w:pPr>
      <w:r>
        <w:t xml:space="preserve">Huynh, Jean-René, and Daniel St Johnston. 2004. “The Origin of Asymmetry: Early Polarisation of the Drosophila Germline Cyst and Oocyte.” </w:t>
      </w:r>
      <w:r>
        <w:rPr>
          <w:i/>
          <w:iCs/>
        </w:rPr>
        <w:t>Current Biology</w:t>
      </w:r>
      <w:r>
        <w:t xml:space="preserve"> 14 (11): R438–49. https://doi.org/10.1016/j.cub.2004.05.040.</w:t>
      </w:r>
    </w:p>
    <w:p w14:paraId="7FAA5C15" w14:textId="77777777" w:rsidR="008356D3" w:rsidRDefault="008356D3" w:rsidP="008356D3">
      <w:pPr>
        <w:pStyle w:val="Bibliography"/>
      </w:pPr>
      <w:r>
        <w:t xml:space="preserve">Joyce, Eric F., Nicholas Apostolopoulos,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459B9A99" w14:textId="77777777" w:rsidR="008356D3" w:rsidRDefault="008356D3" w:rsidP="008356D3">
      <w:pPr>
        <w:pStyle w:val="Bibliography"/>
      </w:pPr>
      <w:r>
        <w:t xml:space="preserve">Kim-Ha, Jeongsil, Karen Kerr, and Paul M Macdonald. 1995. “Translational Regulation of Oskar MRNA by Bruno, an Ovarian RNA-Binding Protein, Is Essential.” </w:t>
      </w:r>
      <w:r>
        <w:rPr>
          <w:i/>
          <w:iCs/>
        </w:rPr>
        <w:t>Cell</w:t>
      </w:r>
      <w:r>
        <w:t xml:space="preserve"> 81 (3): 403–12. https://doi.org/10.1016/0092-8674(95)90393-3.</w:t>
      </w:r>
    </w:p>
    <w:p w14:paraId="7D86BAEB" w14:textId="77777777" w:rsidR="008356D3" w:rsidRDefault="008356D3" w:rsidP="008356D3">
      <w:pPr>
        <w:pStyle w:val="Bibliography"/>
      </w:pPr>
      <w:r>
        <w:t xml:space="preserve">Kirilly, Daniel, Su Wang, and Ting Xie. 2011. “Self-Maintained Escort Cells Form a Germline Stem Cell Differentiation Niche.” </w:t>
      </w:r>
      <w:r>
        <w:rPr>
          <w:i/>
          <w:iCs/>
        </w:rPr>
        <w:t>Development</w:t>
      </w:r>
      <w:r>
        <w:t xml:space="preserve"> 138 (23): 5087–97. https://doi.org/10.1242/dev.067850.</w:t>
      </w:r>
    </w:p>
    <w:p w14:paraId="34BDB352" w14:textId="77777777" w:rsidR="008356D3" w:rsidRDefault="008356D3" w:rsidP="008356D3">
      <w:pPr>
        <w:pStyle w:val="Bibliography"/>
      </w:pPr>
      <w:r>
        <w:t xml:space="preserve">Lähnemann, David, Johannes Köster, Ewa Szczurek, Davis J. McCarthy, Stephanie C. Hicks, Mark D. Robinson, Catalina A. Vallejos, et al. 2020. “Eleven Grand Challenges in Single-Cell Data Science.” </w:t>
      </w:r>
      <w:r>
        <w:rPr>
          <w:i/>
          <w:iCs/>
        </w:rPr>
        <w:t>Genome Biology</w:t>
      </w:r>
      <w:r>
        <w:t xml:space="preserve"> 21 (1): 31. https://doi.org/10.1186/s13059-020-1926-6.</w:t>
      </w:r>
    </w:p>
    <w:p w14:paraId="6C9524A2" w14:textId="77777777" w:rsidR="008356D3" w:rsidRDefault="008356D3" w:rsidP="008356D3">
      <w:pPr>
        <w:pStyle w:val="Bibliography"/>
      </w:pPr>
      <w:r>
        <w:t xml:space="preserve">Lehmann, Ruth. 2012. “Germline Stem Cells: Origin and Destiny.” </w:t>
      </w:r>
      <w:r>
        <w:rPr>
          <w:i/>
          <w:iCs/>
        </w:rPr>
        <w:t>Cell Stem Cell</w:t>
      </w:r>
      <w:r>
        <w:t xml:space="preserve"> 10 (6): 729–39. https://doi.org/10.1016/j.stem.2012.05.016.</w:t>
      </w:r>
    </w:p>
    <w:p w14:paraId="30AB3E82" w14:textId="77777777" w:rsidR="008356D3" w:rsidRDefault="008356D3" w:rsidP="008356D3">
      <w:pPr>
        <w:pStyle w:val="Bibliography"/>
      </w:pPr>
      <w:r>
        <w:t xml:space="preserve">Li, Yun, Nicole T Minor, Joseph K Park, Dennis M McKearin, and Jean Z Maines. 2009. “Bam and Bgcn Antagonize Nanos-Dependent Germ-Line Stem Cell Maintenance.” </w:t>
      </w:r>
      <w:r>
        <w:rPr>
          <w:i/>
          <w:iCs/>
        </w:rPr>
        <w:t>Proceedings of the National Academy of Sciences</w:t>
      </w:r>
      <w:r>
        <w:t xml:space="preserve"> 106 (23): 9304 LP – 9309. https://doi.org/10.1073/pnas.0901452106.</w:t>
      </w:r>
    </w:p>
    <w:p w14:paraId="3489CB2F" w14:textId="77777777" w:rsidR="008356D3" w:rsidRDefault="008356D3" w:rsidP="008356D3">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25448844" w14:textId="77777777" w:rsidR="008356D3" w:rsidRDefault="008356D3" w:rsidP="008356D3">
      <w:pPr>
        <w:pStyle w:val="Bibliography"/>
      </w:pPr>
      <w:r>
        <w:t xml:space="preserve">Margolis, J, and A Spradling. 1995. “Identification and Behavior of Epithelial Stem Cells in the Drosophila Ovary.” </w:t>
      </w:r>
      <w:r>
        <w:rPr>
          <w:i/>
          <w:iCs/>
        </w:rPr>
        <w:t>Development</w:t>
      </w:r>
      <w:r>
        <w:t xml:space="preserve"> 121 (11): 3797 LP – 3807.</w:t>
      </w:r>
    </w:p>
    <w:p w14:paraId="512C6966" w14:textId="77777777" w:rsidR="008356D3" w:rsidRDefault="008356D3" w:rsidP="008356D3">
      <w:pPr>
        <w:pStyle w:val="Bibliography"/>
      </w:pPr>
      <w:r>
        <w:t xml:space="preserve">McCarthy, Alicia, Kahini Sarkar, Elliot T. Martin, Maitreyi Upadhyay, Seoyeon Jang, Nathan D. Williams, Paolo E. Forni, Michael Buszczak, and Prashanth Rangan. 2021. “MSL3 Promotes Germline Stem Cell Differentiation in Female Drosophila.” </w:t>
      </w:r>
      <w:r>
        <w:rPr>
          <w:i/>
          <w:iCs/>
        </w:rPr>
        <w:t>Development</w:t>
      </w:r>
      <w:r>
        <w:t>, December, dev.199625. https://doi.org/10.1242/dev.199625.</w:t>
      </w:r>
    </w:p>
    <w:p w14:paraId="2FD45FF2" w14:textId="77777777" w:rsidR="008356D3" w:rsidRDefault="008356D3" w:rsidP="008356D3">
      <w:pPr>
        <w:pStyle w:val="Bibliography"/>
      </w:pPr>
      <w:r>
        <w:t xml:space="preserve">McKearin, D, and B Ohlstein. 1995. “A Role for the Drosophila Bag-of-Marbles Protein in the Differentiation of Cystoblasts from Germline Stem Cells.” </w:t>
      </w:r>
      <w:r>
        <w:rPr>
          <w:i/>
          <w:iCs/>
        </w:rPr>
        <w:t>Development</w:t>
      </w:r>
      <w:r>
        <w:t xml:space="preserve"> 121 (9): 2937 LP – 2947.</w:t>
      </w:r>
    </w:p>
    <w:p w14:paraId="0171A45B" w14:textId="77777777" w:rsidR="008356D3" w:rsidRDefault="008356D3" w:rsidP="008356D3">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7FBAD793" w14:textId="77777777" w:rsidR="008356D3" w:rsidRDefault="008356D3" w:rsidP="008356D3">
      <w:pPr>
        <w:pStyle w:val="Bibliography"/>
      </w:pPr>
      <w:r>
        <w:t xml:space="preserve">Mercer, Marianne, Seoyeon Jang, Chunyang Ni, and Michael Buszczak. 2021. “The Dynamic Regulation of MRNA Translation and Ribosome Biogenesis During Germ Cell Development and Reproductive Aging.” </w:t>
      </w:r>
      <w:r>
        <w:rPr>
          <w:i/>
          <w:iCs/>
        </w:rPr>
        <w:t>Frontiers in Cell and Developmental Biology</w:t>
      </w:r>
      <w:r>
        <w:t xml:space="preserve"> 9. https://doi.org/10.3389/fcell.2021.710186.</w:t>
      </w:r>
    </w:p>
    <w:p w14:paraId="3DED1C2A" w14:textId="77777777" w:rsidR="008356D3" w:rsidRDefault="008356D3" w:rsidP="008356D3">
      <w:pPr>
        <w:pStyle w:val="Bibliography"/>
      </w:pPr>
      <w:r>
        <w:t xml:space="preserve">Narbonne-Reveau, Karine, Florence Besse, Claudie Lamour-Isnard, Denise Busson, and Anne-Marie Pret. 2006. “Fused Regulates Germline Cyst Mitosis and Differentiation during Drosophila Oogenesis.” </w:t>
      </w:r>
      <w:r>
        <w:rPr>
          <w:i/>
          <w:iCs/>
        </w:rPr>
        <w:t>Mechanisms of Development</w:t>
      </w:r>
      <w:r>
        <w:t xml:space="preserve"> 123 (3): 197–209. https://doi.org/10.1016/j.mod.2006.01.001.</w:t>
      </w:r>
    </w:p>
    <w:p w14:paraId="4C5E3CB7" w14:textId="77777777" w:rsidR="008356D3" w:rsidRDefault="008356D3" w:rsidP="008356D3">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564C20EE" w14:textId="77777777" w:rsidR="008356D3" w:rsidRDefault="008356D3" w:rsidP="008356D3">
      <w:pPr>
        <w:pStyle w:val="Bibliography"/>
      </w:pPr>
      <w:r>
        <w:t xml:space="preserve">Nystul, Todd, and Allan Spradling. 2010. “Regulation of Epithelial Stem Cell Replacement and Follicle Formation in the Drosophila Ovary.” </w:t>
      </w:r>
      <w:r>
        <w:rPr>
          <w:i/>
          <w:iCs/>
        </w:rPr>
        <w:t>Genetics</w:t>
      </w:r>
      <w:r>
        <w:t xml:space="preserve"> 184 (2): 503–15. https://doi.org/10.1534/genetics.109.109538.</w:t>
      </w:r>
    </w:p>
    <w:p w14:paraId="41982C3E" w14:textId="77777777" w:rsidR="008356D3" w:rsidRDefault="008356D3" w:rsidP="008356D3">
      <w:pPr>
        <w:pStyle w:val="Bibliography"/>
      </w:pPr>
      <w:r>
        <w:lastRenderedPageBreak/>
        <w:t xml:space="preserve">Ohlstein, B., and D. McKearin. 1997. “Ectopic Expression of the Drosophila Bam Protein Eliminates Oogenic Germline Stem Cells.” </w:t>
      </w:r>
      <w:r>
        <w:rPr>
          <w:i/>
          <w:iCs/>
        </w:rPr>
        <w:t>Development</w:t>
      </w:r>
      <w:r>
        <w:t xml:space="preserve"> 124 (18): 3651–62.</w:t>
      </w:r>
    </w:p>
    <w:p w14:paraId="05E621F1" w14:textId="77777777" w:rsidR="008356D3" w:rsidRDefault="008356D3" w:rsidP="008356D3">
      <w:pPr>
        <w:pStyle w:val="Bibliography"/>
      </w:pPr>
      <w:r>
        <w:t xml:space="preserve">Page, Scott L., and R. Scott Hawley. 2003. “Chromosome Choreography: The Meiotic Ballet.” </w:t>
      </w:r>
      <w:r>
        <w:rPr>
          <w:i/>
          <w:iCs/>
        </w:rPr>
        <w:t>Science</w:t>
      </w:r>
      <w:r>
        <w:t>, August. https://doi.org/10.1126/science.1086605.</w:t>
      </w:r>
    </w:p>
    <w:p w14:paraId="68B0BEBD" w14:textId="77777777" w:rsidR="008356D3" w:rsidRDefault="008356D3" w:rsidP="008356D3">
      <w:pPr>
        <w:pStyle w:val="Bibliography"/>
      </w:pPr>
      <w:r>
        <w:t xml:space="preserve">Perišić Nanut, Milica, Urša Pečar Fonović, Tanja Jakoš,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5F924E98" w14:textId="77777777" w:rsidR="008356D3" w:rsidRDefault="008356D3" w:rsidP="008356D3">
      <w:pPr>
        <w:pStyle w:val="Bibliography"/>
      </w:pPr>
      <w:r>
        <w:t xml:space="preserve">Roth, Siegfried. 2001. “Drosophila Oogenesis: Coordinating Germ Line and Soma.” </w:t>
      </w:r>
      <w:r>
        <w:rPr>
          <w:i/>
          <w:iCs/>
        </w:rPr>
        <w:t>Current Biology</w:t>
      </w:r>
      <w:r>
        <w:t xml:space="preserve"> 11 (19): R779–81. https://doi.org/10.1016/S0960-9822(01)00469-9.</w:t>
      </w:r>
    </w:p>
    <w:p w14:paraId="0ADE19AE" w14:textId="77777777" w:rsidR="008356D3" w:rsidRDefault="008356D3" w:rsidP="008356D3">
      <w:pPr>
        <w:pStyle w:val="Bibliography"/>
      </w:pPr>
      <w:r>
        <w:t>Sarkar, Kahini, Noor M. Kotb, Alex Lemus, Elliot T. Martin, Alicia McCarthy, Justin Camacho, Ayman Iqbal, Alex M. Valm, Morgan A. Sammons, and Prashanth Rangan. 2021. “A Feedback Loop between Heterochromatin and the Nucleopore Complex Controls Germ-Cell to Oocyte Transition during Drosophila Oogenesis.” https://doi.org/10.1101/2021.10.31.466575.</w:t>
      </w:r>
    </w:p>
    <w:p w14:paraId="058BD060" w14:textId="77777777" w:rsidR="008356D3" w:rsidRDefault="008356D3" w:rsidP="008356D3">
      <w:pPr>
        <w:pStyle w:val="Bibliography"/>
      </w:pPr>
      <w:r>
        <w:t xml:space="preserve">Schüpbach, Trudi. 1987. “Germ Line and Soma Cooperate during Oogenesis to Establish the Dorsoventral Pattern of Egg Shell and Embryo in Drosophila Melanogaster.” </w:t>
      </w:r>
      <w:r>
        <w:rPr>
          <w:i/>
          <w:iCs/>
        </w:rPr>
        <w:t>Cell</w:t>
      </w:r>
      <w:r>
        <w:t xml:space="preserve"> 49 (5): 699–707. https://doi.org/10.1016/0092-8674(87)90546-0.</w:t>
      </w:r>
    </w:p>
    <w:p w14:paraId="5FC5B423" w14:textId="77777777" w:rsidR="008356D3" w:rsidRDefault="008356D3" w:rsidP="008356D3">
      <w:pPr>
        <w:pStyle w:val="Bibliography"/>
      </w:pPr>
      <w:r>
        <w:t xml:space="preserve">Shachak, Aviv, Kerem Shuval, and Sara Fine. 2007. “Barriers and Enablers to the Acceptance of Bioinformatics Tools: A Qualitative Study.” </w:t>
      </w:r>
      <w:r>
        <w:rPr>
          <w:i/>
          <w:iCs/>
        </w:rPr>
        <w:t>Journal of the Medical Library Association : JMLA</w:t>
      </w:r>
      <w:r>
        <w:t xml:space="preserve"> 95 (4): 454. https://doi.org/10.3163/1536-5050.95.4.454.</w:t>
      </w:r>
    </w:p>
    <w:p w14:paraId="3E9C8492" w14:textId="77777777" w:rsidR="008356D3" w:rsidRDefault="008356D3" w:rsidP="008356D3">
      <w:pPr>
        <w:pStyle w:val="Bibliography"/>
      </w:pPr>
      <w:r>
        <w:t xml:space="preserve">Shi, Jingyuan, Zhen Jin, Yaxin Yu, Yongchao Zhang, Fu Yang, Huanwei Huang, Tao Cai, and Rongwen Xi. 2021. “A Progressive Somatic Cell Niche Regulates Germline Cyst Differentiation in the Drosophila Ovary.” </w:t>
      </w:r>
      <w:r>
        <w:rPr>
          <w:i/>
          <w:iCs/>
        </w:rPr>
        <w:t>Current Biology</w:t>
      </w:r>
      <w:r>
        <w:t xml:space="preserve"> 31 (4): 840-852.e5. https://doi.org/10.1016/j.cub.2020.11.053.</w:t>
      </w:r>
    </w:p>
    <w:p w14:paraId="1596B76C" w14:textId="77777777" w:rsidR="008356D3" w:rsidRDefault="008356D3" w:rsidP="008356D3">
      <w:pPr>
        <w:pStyle w:val="Bibliography"/>
      </w:pPr>
      <w:r>
        <w:t xml:space="preserve">Slaidina, Maija, Selena Gupta, Torsten U. Banisch, and Ruth Lehmann. 2021. “A Single-Cell Atlas Reveals Unanticipated Cell Type Complexity in Drosophila Ovaries.” </w:t>
      </w:r>
      <w:r>
        <w:rPr>
          <w:i/>
          <w:iCs/>
        </w:rPr>
        <w:t>Genome Research</w:t>
      </w:r>
      <w:r>
        <w:t>, August, gr.274340.120. https://doi.org/10.1101/gr.274340.120.</w:t>
      </w:r>
    </w:p>
    <w:p w14:paraId="520770AB" w14:textId="77777777" w:rsidR="008356D3" w:rsidRDefault="008356D3" w:rsidP="008356D3">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027A2013" w14:textId="77777777" w:rsidR="008356D3" w:rsidRDefault="008356D3" w:rsidP="008356D3">
      <w:pPr>
        <w:pStyle w:val="Bibliography"/>
      </w:pPr>
      <w:r>
        <w:t xml:space="preserve">Spradling, Allan, Margaret T Fuller, Robert E Braun, and Shosei Yoshida. 2011. “Germline Stem Cells.” </w:t>
      </w:r>
      <w:r>
        <w:rPr>
          <w:i/>
          <w:iCs/>
        </w:rPr>
        <w:t>Cold Spring Harbor Perspectives in Biology</w:t>
      </w:r>
      <w:r>
        <w:t xml:space="preserve"> 3 (11): a002642. https://doi.org/10.1101/cshperspect.a002642.</w:t>
      </w:r>
    </w:p>
    <w:p w14:paraId="222D251D" w14:textId="77777777" w:rsidR="008356D3" w:rsidRDefault="008356D3" w:rsidP="008356D3">
      <w:pPr>
        <w:pStyle w:val="Bibliography"/>
      </w:pPr>
      <w:r>
        <w:t xml:space="preserve">Tanneti, Nikhila S., Kathryn Landy, Eric F. Joyce, and Kim S. McKim. 2011. “A Pathway for Synapsis Initiation during Zygotene in Drosophila Oocytes.” </w:t>
      </w:r>
      <w:r>
        <w:rPr>
          <w:i/>
          <w:iCs/>
        </w:rPr>
        <w:t>Current Biology</w:t>
      </w:r>
      <w:r>
        <w:t xml:space="preserve"> 21 (21): 1852–57. https://doi.org/10.1016/j.cub.2011.10.005.</w:t>
      </w:r>
    </w:p>
    <w:p w14:paraId="38F58375" w14:textId="77777777" w:rsidR="008356D3" w:rsidRDefault="008356D3" w:rsidP="008356D3">
      <w:pPr>
        <w:pStyle w:val="Bibliography"/>
      </w:pPr>
      <w:r>
        <w:t xml:space="preserve">Theurkauf, W E, B M Alberts, Y N Jan, and T A Jongens. 1993. “A Central Role for Microtubules in the Differentiation of Drosophila Oocytes.” </w:t>
      </w:r>
      <w:r>
        <w:rPr>
          <w:i/>
          <w:iCs/>
        </w:rPr>
        <w:t>Development (Cambridge, England)</w:t>
      </w:r>
      <w:r>
        <w:t xml:space="preserve"> 118 (4): 1169–80.</w:t>
      </w:r>
    </w:p>
    <w:p w14:paraId="3DC0F9A5" w14:textId="77777777" w:rsidR="008356D3" w:rsidRDefault="008356D3" w:rsidP="008356D3">
      <w:pPr>
        <w:pStyle w:val="Bibliography"/>
      </w:pPr>
      <w:r>
        <w:t xml:space="preserve">Tiaden, André N., Maike Breiden, Ali Mirsaidi, Fabienne A. Weber, Gregor Bahrenberg, Stephan Glanz, Paolo Cinelli, Michael Ehrmann,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2F35F620" w14:textId="77777777" w:rsidR="008356D3" w:rsidRDefault="008356D3" w:rsidP="008356D3">
      <w:pPr>
        <w:pStyle w:val="Bibliography"/>
      </w:pPr>
      <w:r>
        <w:t xml:space="preserve">Upadhyay, Maitreyi, Yesenia Martino Cortez, SiuWah Wong-Deyrup, Leticia Tavares, Sean Schowalter, Pooja Flora, Corinne Hill, Mohamad Ali Nasrallah, Sridar Chittur, and Prashanth Rangan. 2016. “Transposon Dysregulation Modulates DWnt4 Signaling to Control Germline Stem Cell Differentiation in Drosophila.” </w:t>
      </w:r>
      <w:r>
        <w:rPr>
          <w:i/>
          <w:iCs/>
        </w:rPr>
        <w:t>PLOS Genetics</w:t>
      </w:r>
      <w:r>
        <w:t xml:space="preserve"> 12 (3): e1005918. https://doi.org/10.1371/journal.pgen.1005918.</w:t>
      </w:r>
    </w:p>
    <w:p w14:paraId="442FF288" w14:textId="77777777" w:rsidR="008356D3" w:rsidRDefault="008356D3" w:rsidP="008356D3">
      <w:pPr>
        <w:pStyle w:val="Bibliography"/>
      </w:pPr>
      <w:r>
        <w:lastRenderedPageBreak/>
        <w:t xml:space="preserve">Wang, Zichen, Alexander Lachmann, and Avi Ma’ayan. 2019. “Mining Data and Metadata from the Gene Expression Omnibus.” </w:t>
      </w:r>
      <w:r>
        <w:rPr>
          <w:i/>
          <w:iCs/>
        </w:rPr>
        <w:t>Biophysical Reviews</w:t>
      </w:r>
      <w:r>
        <w:t xml:space="preserve"> 11 (1): 103–10. https://doi.org/10.1007/s12551-018-0490-8.</w:t>
      </w:r>
    </w:p>
    <w:p w14:paraId="7E781B20" w14:textId="77777777" w:rsidR="008356D3" w:rsidRDefault="008356D3" w:rsidP="008356D3">
      <w:pPr>
        <w:pStyle w:val="Bibliography"/>
      </w:pPr>
      <w:r>
        <w:t xml:space="preserve">Wickham, Hadley. 2016. </w:t>
      </w:r>
      <w:r>
        <w:rPr>
          <w:i/>
          <w:iCs/>
        </w:rPr>
        <w:t>Ggplot2: Elegant Graphics for Data Analysis</w:t>
      </w:r>
      <w:r>
        <w:t>. Springer-Verlag New York. https://ggplot2.tidyverse.org.</w:t>
      </w:r>
    </w:p>
    <w:p w14:paraId="60B5A504" w14:textId="77777777" w:rsidR="008356D3" w:rsidRDefault="008356D3" w:rsidP="008356D3">
      <w:pPr>
        <w:pStyle w:val="Bibliography"/>
      </w:pPr>
      <w:r>
        <w:t xml:space="preserve">Wilcockson, Scott G., and Hilary L. Ashe. 2019. “Drosophila Ovarian Germline Stem Cell Cytocensor Projections Dynamically Receive and Attenuate BMP Signaling.” </w:t>
      </w:r>
      <w:r>
        <w:rPr>
          <w:i/>
          <w:iCs/>
        </w:rPr>
        <w:t>Developmental Cell</w:t>
      </w:r>
      <w:r>
        <w:t xml:space="preserve"> 50 (3): 296-312.e5. https://doi.org/10.1016/j.devcel.2019.05.020.</w:t>
      </w:r>
    </w:p>
    <w:p w14:paraId="3388772D" w14:textId="77777777" w:rsidR="008356D3" w:rsidRDefault="008356D3" w:rsidP="008356D3">
      <w:pPr>
        <w:pStyle w:val="Bibliography"/>
      </w:pPr>
      <w:r>
        <w:t xml:space="preserve">Xie, Ting, and Allan C Spradling. 1998. “Decapentaplegic Is Essential for the Maintenance and Division of Germline Stem Cells in the Drosophila Ovary.” </w:t>
      </w:r>
      <w:r>
        <w:rPr>
          <w:i/>
          <w:iCs/>
        </w:rPr>
        <w:t>Cell</w:t>
      </w:r>
      <w:r>
        <w:t xml:space="preserve"> 94 (2): 251–60. https://doi.org/10.1016/S0092-8674(00)81424-5.</w:t>
      </w:r>
    </w:p>
    <w:p w14:paraId="1550C255" w14:textId="77777777" w:rsidR="008356D3" w:rsidRDefault="008356D3" w:rsidP="008356D3">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503C5DEA"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low, Florence" w:date="2022-01-24T11:05:00Z" w:initials="MF">
    <w:p w14:paraId="2686E942" w14:textId="14F75F0F" w:rsidR="00E90E3E" w:rsidRDefault="00E90E3E">
      <w:pPr>
        <w:pStyle w:val="CommentText"/>
      </w:pPr>
      <w:r>
        <w:rPr>
          <w:rStyle w:val="CommentReference"/>
        </w:rPr>
        <w:annotationRef/>
      </w:r>
      <w:r>
        <w:t xml:space="preserve">For me female and ovary are redundant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86E9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9068D" w16cex:dateUtc="2022-01-24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86E942" w16cid:durableId="259906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9983E" w14:textId="77777777" w:rsidR="00F3795E" w:rsidRDefault="00F3795E" w:rsidP="00796E44">
      <w:pPr>
        <w:spacing w:after="0" w:line="240" w:lineRule="auto"/>
      </w:pPr>
      <w:r>
        <w:separator/>
      </w:r>
    </w:p>
  </w:endnote>
  <w:endnote w:type="continuationSeparator" w:id="0">
    <w:p w14:paraId="7DDB6CDE" w14:textId="77777777" w:rsidR="00F3795E" w:rsidRDefault="00F3795E"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3FEBA" w14:textId="77777777" w:rsidR="00F3795E" w:rsidRDefault="00F3795E" w:rsidP="00796E44">
      <w:pPr>
        <w:spacing w:after="0" w:line="240" w:lineRule="auto"/>
      </w:pPr>
      <w:r>
        <w:separator/>
      </w:r>
    </w:p>
  </w:footnote>
  <w:footnote w:type="continuationSeparator" w:id="0">
    <w:p w14:paraId="31CFF8F3" w14:textId="77777777" w:rsidR="00F3795E" w:rsidRDefault="00F3795E"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low, Florence">
    <w15:presenceInfo w15:providerId="AD" w15:userId="S::florence.marlow@mssm.edu::07f732a7-b3a9-408f-a007-d1c00fc3397f"/>
  </w15:person>
  <w15:person w15:author="Elliot Martin">
    <w15:presenceInfo w15:providerId="Windows Live" w15:userId="31f79c2c0b7a9dfb"/>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22F0F"/>
    <w:rsid w:val="00024AA9"/>
    <w:rsid w:val="00036A6C"/>
    <w:rsid w:val="0003729B"/>
    <w:rsid w:val="00041E5A"/>
    <w:rsid w:val="00043626"/>
    <w:rsid w:val="00051823"/>
    <w:rsid w:val="00055984"/>
    <w:rsid w:val="00067D35"/>
    <w:rsid w:val="00073595"/>
    <w:rsid w:val="00077893"/>
    <w:rsid w:val="000814A6"/>
    <w:rsid w:val="000869E8"/>
    <w:rsid w:val="00093C4A"/>
    <w:rsid w:val="000D25EA"/>
    <w:rsid w:val="000E0EF8"/>
    <w:rsid w:val="000F2C1F"/>
    <w:rsid w:val="000F3F2B"/>
    <w:rsid w:val="000F5FA1"/>
    <w:rsid w:val="000F619E"/>
    <w:rsid w:val="00101302"/>
    <w:rsid w:val="0010691B"/>
    <w:rsid w:val="0011241E"/>
    <w:rsid w:val="001351D0"/>
    <w:rsid w:val="00135253"/>
    <w:rsid w:val="001417C5"/>
    <w:rsid w:val="00142685"/>
    <w:rsid w:val="00145C81"/>
    <w:rsid w:val="00146F9A"/>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34E2"/>
    <w:rsid w:val="00314BF4"/>
    <w:rsid w:val="00322A91"/>
    <w:rsid w:val="00322F00"/>
    <w:rsid w:val="003302A3"/>
    <w:rsid w:val="0033582F"/>
    <w:rsid w:val="00340A32"/>
    <w:rsid w:val="00341932"/>
    <w:rsid w:val="003421DB"/>
    <w:rsid w:val="003422F1"/>
    <w:rsid w:val="00344D3D"/>
    <w:rsid w:val="003459D0"/>
    <w:rsid w:val="0034637B"/>
    <w:rsid w:val="00346828"/>
    <w:rsid w:val="003501BB"/>
    <w:rsid w:val="003538B2"/>
    <w:rsid w:val="00361848"/>
    <w:rsid w:val="00380A56"/>
    <w:rsid w:val="00385E75"/>
    <w:rsid w:val="003904A1"/>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EAF"/>
    <w:rsid w:val="00540A4A"/>
    <w:rsid w:val="00547E6E"/>
    <w:rsid w:val="00547FCC"/>
    <w:rsid w:val="0056216D"/>
    <w:rsid w:val="005668FE"/>
    <w:rsid w:val="005673F7"/>
    <w:rsid w:val="0057010F"/>
    <w:rsid w:val="005829A6"/>
    <w:rsid w:val="00585B68"/>
    <w:rsid w:val="00585F83"/>
    <w:rsid w:val="005972A8"/>
    <w:rsid w:val="005A7EC6"/>
    <w:rsid w:val="005B4BB8"/>
    <w:rsid w:val="005C313B"/>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30D4"/>
    <w:rsid w:val="007522BE"/>
    <w:rsid w:val="00755D7A"/>
    <w:rsid w:val="007604FF"/>
    <w:rsid w:val="0077163B"/>
    <w:rsid w:val="00775AE6"/>
    <w:rsid w:val="007819FC"/>
    <w:rsid w:val="007848BD"/>
    <w:rsid w:val="0079365D"/>
    <w:rsid w:val="00796466"/>
    <w:rsid w:val="00796E44"/>
    <w:rsid w:val="007A0B1D"/>
    <w:rsid w:val="007A285E"/>
    <w:rsid w:val="007B0B0D"/>
    <w:rsid w:val="007B2815"/>
    <w:rsid w:val="007B6C35"/>
    <w:rsid w:val="007C2BE4"/>
    <w:rsid w:val="007C5E45"/>
    <w:rsid w:val="007C7FC5"/>
    <w:rsid w:val="007D1F67"/>
    <w:rsid w:val="007E4C75"/>
    <w:rsid w:val="007F3C85"/>
    <w:rsid w:val="007F5532"/>
    <w:rsid w:val="007F5B39"/>
    <w:rsid w:val="00801740"/>
    <w:rsid w:val="00804503"/>
    <w:rsid w:val="00812D16"/>
    <w:rsid w:val="00816AB9"/>
    <w:rsid w:val="008175AB"/>
    <w:rsid w:val="008341E4"/>
    <w:rsid w:val="008356D3"/>
    <w:rsid w:val="008357A7"/>
    <w:rsid w:val="0084125A"/>
    <w:rsid w:val="008466A1"/>
    <w:rsid w:val="00865E56"/>
    <w:rsid w:val="00870DD6"/>
    <w:rsid w:val="0087343A"/>
    <w:rsid w:val="00875FF8"/>
    <w:rsid w:val="008802A5"/>
    <w:rsid w:val="00887B88"/>
    <w:rsid w:val="00893F5A"/>
    <w:rsid w:val="008942D5"/>
    <w:rsid w:val="008A0BCC"/>
    <w:rsid w:val="008B0662"/>
    <w:rsid w:val="008C0187"/>
    <w:rsid w:val="008D111E"/>
    <w:rsid w:val="008D269C"/>
    <w:rsid w:val="008D4086"/>
    <w:rsid w:val="008D48FC"/>
    <w:rsid w:val="008E01BC"/>
    <w:rsid w:val="008E5D53"/>
    <w:rsid w:val="008F0890"/>
    <w:rsid w:val="008F778F"/>
    <w:rsid w:val="00902D44"/>
    <w:rsid w:val="0090433D"/>
    <w:rsid w:val="00910C8B"/>
    <w:rsid w:val="00917668"/>
    <w:rsid w:val="00925318"/>
    <w:rsid w:val="009257C6"/>
    <w:rsid w:val="00926556"/>
    <w:rsid w:val="0092682D"/>
    <w:rsid w:val="00926E47"/>
    <w:rsid w:val="009274FC"/>
    <w:rsid w:val="0093071B"/>
    <w:rsid w:val="00941A8E"/>
    <w:rsid w:val="00944168"/>
    <w:rsid w:val="009472C4"/>
    <w:rsid w:val="00956C14"/>
    <w:rsid w:val="00962E82"/>
    <w:rsid w:val="00963295"/>
    <w:rsid w:val="0097348D"/>
    <w:rsid w:val="0097562F"/>
    <w:rsid w:val="009777A6"/>
    <w:rsid w:val="00982C66"/>
    <w:rsid w:val="00983A74"/>
    <w:rsid w:val="00991D6B"/>
    <w:rsid w:val="009A07CC"/>
    <w:rsid w:val="009A47BA"/>
    <w:rsid w:val="009A563E"/>
    <w:rsid w:val="009A6E3D"/>
    <w:rsid w:val="009B27FE"/>
    <w:rsid w:val="009B2C3A"/>
    <w:rsid w:val="009B71D7"/>
    <w:rsid w:val="009C0434"/>
    <w:rsid w:val="009C35E8"/>
    <w:rsid w:val="009D1815"/>
    <w:rsid w:val="009D2BCB"/>
    <w:rsid w:val="009E17B3"/>
    <w:rsid w:val="009E2B6F"/>
    <w:rsid w:val="009F1373"/>
    <w:rsid w:val="009F5CD2"/>
    <w:rsid w:val="009F6325"/>
    <w:rsid w:val="00A13B32"/>
    <w:rsid w:val="00A248BF"/>
    <w:rsid w:val="00A25318"/>
    <w:rsid w:val="00A50B13"/>
    <w:rsid w:val="00A64338"/>
    <w:rsid w:val="00A64681"/>
    <w:rsid w:val="00A64A7F"/>
    <w:rsid w:val="00A6671D"/>
    <w:rsid w:val="00A70D12"/>
    <w:rsid w:val="00A71554"/>
    <w:rsid w:val="00A860C3"/>
    <w:rsid w:val="00A9108B"/>
    <w:rsid w:val="00AA0290"/>
    <w:rsid w:val="00AA20CC"/>
    <w:rsid w:val="00AA4ABB"/>
    <w:rsid w:val="00AB3086"/>
    <w:rsid w:val="00AC5EE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405A"/>
    <w:rsid w:val="00B564E7"/>
    <w:rsid w:val="00B646AE"/>
    <w:rsid w:val="00B6768C"/>
    <w:rsid w:val="00B71808"/>
    <w:rsid w:val="00B74C0D"/>
    <w:rsid w:val="00B754A6"/>
    <w:rsid w:val="00B818F1"/>
    <w:rsid w:val="00B8298E"/>
    <w:rsid w:val="00B83F05"/>
    <w:rsid w:val="00B94EAB"/>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47F6"/>
    <w:rsid w:val="00C44D22"/>
    <w:rsid w:val="00C64BB6"/>
    <w:rsid w:val="00C71ABF"/>
    <w:rsid w:val="00C7561B"/>
    <w:rsid w:val="00C75B5C"/>
    <w:rsid w:val="00C77576"/>
    <w:rsid w:val="00C87559"/>
    <w:rsid w:val="00CA1717"/>
    <w:rsid w:val="00CA380E"/>
    <w:rsid w:val="00CA3C9D"/>
    <w:rsid w:val="00CA73F9"/>
    <w:rsid w:val="00CB5839"/>
    <w:rsid w:val="00CB6387"/>
    <w:rsid w:val="00CC65FE"/>
    <w:rsid w:val="00CF44DC"/>
    <w:rsid w:val="00CF5CA8"/>
    <w:rsid w:val="00D01DBA"/>
    <w:rsid w:val="00D03F86"/>
    <w:rsid w:val="00D12604"/>
    <w:rsid w:val="00D12878"/>
    <w:rsid w:val="00D15D3C"/>
    <w:rsid w:val="00D27FA3"/>
    <w:rsid w:val="00D335D8"/>
    <w:rsid w:val="00D40797"/>
    <w:rsid w:val="00D42EF6"/>
    <w:rsid w:val="00D65F21"/>
    <w:rsid w:val="00D92CBC"/>
    <w:rsid w:val="00D96641"/>
    <w:rsid w:val="00DA2B95"/>
    <w:rsid w:val="00DA3C0D"/>
    <w:rsid w:val="00DA6254"/>
    <w:rsid w:val="00DC20CE"/>
    <w:rsid w:val="00DC23A8"/>
    <w:rsid w:val="00DE6C44"/>
    <w:rsid w:val="00DF0C49"/>
    <w:rsid w:val="00E01751"/>
    <w:rsid w:val="00E07398"/>
    <w:rsid w:val="00E17F93"/>
    <w:rsid w:val="00E3034A"/>
    <w:rsid w:val="00E40A0E"/>
    <w:rsid w:val="00E45840"/>
    <w:rsid w:val="00E45A5B"/>
    <w:rsid w:val="00E46D4A"/>
    <w:rsid w:val="00E477D6"/>
    <w:rsid w:val="00E51DE4"/>
    <w:rsid w:val="00E52D4B"/>
    <w:rsid w:val="00E535D1"/>
    <w:rsid w:val="00E65782"/>
    <w:rsid w:val="00E70A11"/>
    <w:rsid w:val="00E71776"/>
    <w:rsid w:val="00E75883"/>
    <w:rsid w:val="00E77BA7"/>
    <w:rsid w:val="00E8324B"/>
    <w:rsid w:val="00E84A64"/>
    <w:rsid w:val="00E90E3E"/>
    <w:rsid w:val="00E9376A"/>
    <w:rsid w:val="00E94100"/>
    <w:rsid w:val="00EA2F70"/>
    <w:rsid w:val="00EB5E28"/>
    <w:rsid w:val="00EC5F6E"/>
    <w:rsid w:val="00EE0497"/>
    <w:rsid w:val="00EE4DE7"/>
    <w:rsid w:val="00EF3794"/>
    <w:rsid w:val="00EF4D3C"/>
    <w:rsid w:val="00EF5E3B"/>
    <w:rsid w:val="00EF6B58"/>
    <w:rsid w:val="00F0669A"/>
    <w:rsid w:val="00F10031"/>
    <w:rsid w:val="00F1655A"/>
    <w:rsid w:val="00F2179D"/>
    <w:rsid w:val="00F27A32"/>
    <w:rsid w:val="00F3795E"/>
    <w:rsid w:val="00F4537D"/>
    <w:rsid w:val="00F466E9"/>
    <w:rsid w:val="00F578C8"/>
    <w:rsid w:val="00F61A13"/>
    <w:rsid w:val="00F724D1"/>
    <w:rsid w:val="00F944B0"/>
    <w:rsid w:val="00F95BA7"/>
    <w:rsid w:val="00F95BBE"/>
    <w:rsid w:val="00FA153D"/>
    <w:rsid w:val="00FA477D"/>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8</Pages>
  <Words>34652</Words>
  <Characters>197520</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19</cp:revision>
  <dcterms:created xsi:type="dcterms:W3CDTF">2022-01-24T19:21:00Z</dcterms:created>
  <dcterms:modified xsi:type="dcterms:W3CDTF">2022-01-2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LMFHHt"/&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